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BE8D71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r w:rsidR="00521942">
        <w:rPr>
          <w:rFonts w:ascii="Times New Roman" w:hAnsi="Times New Roman"/>
          <w:sz w:val="22"/>
          <w:szCs w:val="22"/>
        </w:rPr>
        <w:t xml:space="preserve">rendered </w:t>
      </w:r>
      <w:r w:rsidR="0065154F">
        <w:rPr>
          <w:rFonts w:ascii="Times New Roman" w:hAnsi="Times New Roman"/>
          <w:sz w:val="22"/>
          <w:szCs w:val="22"/>
        </w:rPr>
        <w:t xml:space="preserve">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4A270B">
        <w:rPr>
          <w:rFonts w:ascii="Times New Roman" w:hAnsi="Times New Roman"/>
          <w:sz w:val="22"/>
          <w:szCs w:val="22"/>
        </w:rPr>
        <w:t>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0C215B84" w14:textId="67315906" w:rsidR="00BA5E45" w:rsidRDefault="00D417C7" w:rsidP="00E45A39">
      <w:pPr>
        <w:pStyle w:val="Default"/>
        <w:spacing w:before="100" w:after="100"/>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r w:rsidR="00554DFF">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5F1B6C6F"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 </w:instrText>
      </w:r>
      <w:r w:rsidR="0093011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930118">
        <w:rPr>
          <w:rFonts w:ascii="Times New Roman" w:hAnsi="Times New Roman"/>
          <w:sz w:val="22"/>
          <w:szCs w:val="22"/>
        </w:rPr>
        <w:instrText xml:space="preserve"> ADDIN EN.CITE.DATA </w:instrText>
      </w:r>
      <w:r w:rsidR="00930118">
        <w:rPr>
          <w:rFonts w:ascii="Times New Roman" w:hAnsi="Times New Roman"/>
          <w:sz w:val="22"/>
          <w:szCs w:val="22"/>
        </w:rPr>
      </w:r>
      <w:r w:rsidR="00930118">
        <w:rPr>
          <w:rFonts w:ascii="Times New Roman" w:hAnsi="Times New Roman"/>
          <w:sz w:val="22"/>
          <w:szCs w:val="22"/>
        </w:rPr>
        <w:fldChar w:fldCharType="end"/>
      </w:r>
      <w:r w:rsidR="00930118">
        <w:rPr>
          <w:rFonts w:ascii="Times New Roman" w:hAnsi="Times New Roman"/>
          <w:sz w:val="22"/>
          <w:szCs w:val="22"/>
        </w:rPr>
      </w:r>
      <w:r w:rsidR="00930118">
        <w:rPr>
          <w:rFonts w:ascii="Times New Roman" w:hAnsi="Times New Roman"/>
          <w:sz w:val="22"/>
          <w:szCs w:val="22"/>
        </w:rPr>
        <w:fldChar w:fldCharType="separate"/>
      </w:r>
      <w:r w:rsidR="0093011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930118">
        <w:rPr>
          <w:rFonts w:ascii="Times New Roman" w:hAnsi="Times New Roman"/>
          <w:sz w:val="22"/>
          <w:szCs w:val="22"/>
        </w:rPr>
        <w:fldChar w:fldCharType="end"/>
      </w:r>
      <w:r w:rsidR="00162F9E">
        <w:rPr>
          <w:rFonts w:ascii="Times New Roman" w:hAnsi="Times New Roman"/>
          <w:sz w:val="22"/>
          <w:szCs w:val="22"/>
        </w:rPr>
        <w:t xml:space="preserve">, rather than a change in the object property of interest </w:t>
      </w:r>
      <w:r w:rsidR="00930118">
        <w:rPr>
          <w:rFonts w:ascii="Times New Roman" w:hAnsi="Times New Roman"/>
          <w:sz w:val="22"/>
          <w:szCs w:val="22"/>
        </w:rPr>
        <w:fldChar w:fldCharType="begin"/>
      </w:r>
      <w:r w:rsidR="00930118">
        <w:rPr>
          <w:rFonts w:ascii="Times New Roman" w:hAnsi="Times New Roman"/>
          <w:sz w:val="22"/>
          <w:szCs w:val="22"/>
        </w:rPr>
        <w:instrText xml:space="preserve"> ADDIN EN.CITE &lt;EndNote&gt;&lt;Cite&gt;&lt;Author&gt;Morimoto&lt;/Author&gt;&lt;Year&gt;2018&lt;/Year&gt;&lt;RecNum&gt;80&lt;/RecNum&gt;&lt;IDText&gt;29603985&lt;/IDText&gt;&lt;Prefix&gt;e.g.`, surface reflectance`; for work that measures surface reflectance discrimination thresholds see &lt;/Prefix&gt;&lt;DisplayText&gt;(e.g., surface reflectance; for work that measures surface reflectance discrimination thresholds see Morimoto &amp;amp; Smithson, 2018)&lt;/DisplayText&gt;&lt;record&gt;&lt;rec-number&gt;80&lt;/rec-number&gt;&lt;foreign-keys&gt;&lt;key app="EN" db-id="zr5fzd222xvvdvewxvlv0eemp5f5rezev9p2" timestamp="1622994592"&gt;80&lt;/key&gt;&lt;/foreign-keys&gt;&lt;ref-type name="Journal Article"&gt;17&lt;/ref-type&gt;&lt;contributors&gt;&lt;authors&gt;&lt;author&gt;Morimoto, T.&lt;/author&gt;&lt;author&gt;Smithson, H. E.&lt;/author&gt;&lt;/authors&gt;&lt;/contributors&gt;&lt;titles&gt;&lt;title&gt;Discrimination of spectral reflectance under environmental illumination&lt;/title&gt;&lt;secondary-title&gt;J Opt Soc Am A Opt Image Sci Vis&lt;/secondary-title&gt;&lt;/titles&gt;&lt;periodical&gt;&lt;full-title&gt;J Opt Soc Am A Opt Image Sci Vis&lt;/full-title&gt;&lt;/periodical&gt;&lt;pages&gt;B244-B255&lt;/pages&gt;&lt;volume&gt;35&lt;/volume&gt;&lt;number&gt;4&lt;/number&gt;&lt;edition&gt;2018/04/01&lt;/edition&gt;&lt;dates&gt;&lt;year&gt;2018&lt;/year&gt;&lt;pub-dates&gt;&lt;date&gt;Apr 1&lt;/date&gt;&lt;/pub-dates&gt;&lt;/dates&gt;&lt;isbn&gt;1520-8532 (Electronic)&amp;#xD;1084-7529 (Linking)&lt;/isbn&gt;&lt;accession-num&gt;29603985&lt;/accession-num&gt;&lt;urls&gt;&lt;related-urls&gt;&lt;url&gt;https://www.ncbi.nlm.nih.gov/pubmed/29603985&lt;/url&gt;&lt;/related-urls&gt;&lt;/urls&gt;&lt;custom2&gt;PMC5894873&lt;/custom2&gt;&lt;electronic-resource-num&gt;10.1364/JOSAA.35.00B244&lt;/electronic-resource-num&gt;&lt;/record&gt;&lt;/Cite&gt;&lt;/EndNote&gt;</w:instrText>
      </w:r>
      <w:r w:rsidR="00930118">
        <w:rPr>
          <w:rFonts w:ascii="Times New Roman" w:hAnsi="Times New Roman"/>
          <w:sz w:val="22"/>
          <w:szCs w:val="22"/>
        </w:rPr>
        <w:fldChar w:fldCharType="separate"/>
      </w:r>
      <w:r w:rsidR="00930118">
        <w:rPr>
          <w:rFonts w:ascii="Times New Roman" w:hAnsi="Times New Roman"/>
          <w:noProof/>
          <w:sz w:val="22"/>
          <w:szCs w:val="22"/>
        </w:rPr>
        <w:t>(e.g., surface reflectance; for work that measures surface reflectance discrimination thresholds see Morimoto &amp; Smithson, 2018)</w:t>
      </w:r>
      <w:r w:rsidR="00930118">
        <w:rPr>
          <w:rFonts w:ascii="Times New Roman" w:hAnsi="Times New Roman"/>
          <w:sz w:val="22"/>
          <w:szCs w:val="22"/>
        </w:rPr>
        <w:fldChar w:fldCharType="end"/>
      </w:r>
      <w:r w:rsidR="00930118">
        <w:rPr>
          <w:rFonts w:ascii="Times New Roman" w:hAnsi="Times New Roman"/>
          <w:sz w:val="22"/>
          <w:szCs w:val="22"/>
        </w:rPr>
        <w:t xml:space="preserve">. </w:t>
      </w:r>
      <w:r w:rsidR="00F0263D">
        <w:rPr>
          <w:rFonts w:ascii="Times New Roman" w:hAnsi="Times New Roman"/>
          <w:sz w:val="22"/>
          <w:szCs w:val="22"/>
        </w:rPr>
        <w:t xml:space="preserve">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866513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ED7205">
        <w:rPr>
          <w:rFonts w:ascii="Times New Roman" w:hAnsi="Times New Roman"/>
          <w:sz w:val="22"/>
          <w:szCs w:val="22"/>
        </w:rPr>
        <w:t xml:space="preserve"> </w:t>
      </w:r>
      <w:r w:rsidR="00ED7205">
        <w:rPr>
          <w:rFonts w:ascii="Times New Roman" w:hAnsi="Times New Roman"/>
          <w:sz w:val="22"/>
          <w:szCs w:val="22"/>
        </w:rPr>
        <w:fldChar w:fldCharType="begin"/>
      </w:r>
      <w:r w:rsidR="00ED7205">
        <w:rPr>
          <w:rFonts w:ascii="Times New Roman" w:hAnsi="Times New Roman"/>
          <w:sz w:val="22"/>
          <w:szCs w:val="22"/>
        </w:rPr>
        <w:instrText xml:space="preserve"> ADDIN EN.CITE &lt;EndNote&gt;&lt;Cite&gt;&lt;Author&gt;Zhu&lt;/Author&gt;&lt;Year&gt;2021&lt;/Year&gt;&lt;RecNum&gt;79&lt;/RecNum&gt;&lt;Prefix&gt;for related recent work`, see &lt;/Prefix&gt;&lt;DisplayText&gt;(for related recent work, see Zhu, Yuille, &amp;amp; Kersten, 2021)&lt;/DisplayText&gt;&lt;record&gt;&lt;rec-number&gt;79&lt;/rec-number&gt;&lt;foreign-keys&gt;&lt;key app="EN" db-id="zr5fzd222xvvdvewxvlv0eemp5f5rezev9p2" timestamp="1622994296"&gt;79&lt;/key&gt;&lt;/foreign-keys&gt;&lt;ref-type name="Conference Paper"&gt;47&lt;/ref-type&gt;&lt;contributors&gt;&lt;authors&gt;&lt;author&gt;Zhu, H.&lt;/author&gt;&lt;author&gt;Yuille, A.&lt;/author&gt;&lt;author&gt;Kersten, D.&lt;/author&gt;&lt;/authors&gt;&lt;/contributors&gt;&lt;titles&gt;&lt;title&gt;Three-dimensional pose discrimination in natural images of humans&lt;/title&gt;&lt;secondary-title&gt;Annual Meeting of the Vision Sciences Society&lt;/secondary-title&gt;&lt;/titles&gt;&lt;section&gt;Poster A70&lt;/section&gt;&lt;dates&gt;&lt;year&gt;2021&lt;/year&gt;&lt;pub-dates&gt;&lt;date&gt;May 21-26, 2021&lt;/date&gt;&lt;/pub-dates&gt;&lt;/dates&gt;&lt;pub-location&gt;Virtual Meeting&lt;/pub-location&gt;&lt;urls&gt;&lt;/urls&gt;&lt;/record&gt;&lt;/Cite&gt;&lt;/EndNote&gt;</w:instrText>
      </w:r>
      <w:r w:rsidR="00ED7205">
        <w:rPr>
          <w:rFonts w:ascii="Times New Roman" w:hAnsi="Times New Roman"/>
          <w:sz w:val="22"/>
          <w:szCs w:val="22"/>
        </w:rPr>
        <w:fldChar w:fldCharType="separate"/>
      </w:r>
      <w:r w:rsidR="00ED7205">
        <w:rPr>
          <w:rFonts w:ascii="Times New Roman" w:hAnsi="Times New Roman"/>
          <w:noProof/>
          <w:sz w:val="22"/>
          <w:szCs w:val="22"/>
        </w:rPr>
        <w:t>(for related recent work, see Zhu, Yuille, &amp; Kersten, 2021)</w:t>
      </w:r>
      <w:r w:rsidR="00ED7205">
        <w:rPr>
          <w:rFonts w:ascii="Times New Roman" w:hAnsi="Times New Roman"/>
          <w:sz w:val="22"/>
          <w:szCs w:val="22"/>
        </w:rPr>
        <w:fldChar w:fldCharType="end"/>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46515FBF" w:rsidR="00BA5E45" w:rsidRDefault="00D34F86">
      <w:pPr>
        <w:pStyle w:val="Default"/>
        <w:spacing w:before="0"/>
        <w:rPr>
          <w:rFonts w:ascii="Times New Roman" w:hAnsi="Times New Roman"/>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3AD2F5EF" w14:textId="4A31999B" w:rsidR="009357CA" w:rsidRDefault="009357CA">
      <w:pPr>
        <w:pStyle w:val="Default"/>
        <w:spacing w:before="0"/>
        <w:rPr>
          <w:rFonts w:ascii="Times New Roman" w:hAnsi="Times New Roman"/>
          <w:sz w:val="22"/>
          <w:szCs w:val="22"/>
        </w:rPr>
      </w:pPr>
    </w:p>
    <w:p w14:paraId="6BDEA998" w14:textId="378D93BC" w:rsidR="009357CA" w:rsidRDefault="009357CA">
      <w:pPr>
        <w:pStyle w:val="Default"/>
        <w:spacing w:before="0"/>
        <w:rPr>
          <w:rFonts w:ascii="Times New Roman" w:eastAsia="Times New Roman" w:hAnsi="Times New Roman" w:cs="Times New Roman"/>
          <w:b/>
          <w:bCs/>
          <w:sz w:val="22"/>
          <w:szCs w:val="22"/>
        </w:rPr>
      </w:pPr>
      <w:r>
        <w:rPr>
          <w:rFonts w:ascii="Times New Roman" w:hAnsi="Times New Roman"/>
          <w:sz w:val="22"/>
          <w:szCs w:val="22"/>
        </w:rPr>
        <w:t xml:space="preserve">The rest of this paper is organized as follows: </w:t>
      </w:r>
      <w:r w:rsidR="00DB3694">
        <w:rPr>
          <w:rFonts w:ascii="Times New Roman" w:hAnsi="Times New Roman"/>
          <w:sz w:val="22"/>
          <w:szCs w:val="22"/>
        </w:rPr>
        <w:t xml:space="preserve">Section 2 (Methods) provides details of the </w:t>
      </w:r>
      <w:r w:rsidR="00C455F5">
        <w:rPr>
          <w:rFonts w:ascii="Times New Roman" w:hAnsi="Times New Roman"/>
          <w:sz w:val="22"/>
          <w:szCs w:val="22"/>
        </w:rPr>
        <w:t>experiment</w:t>
      </w:r>
      <w:r w:rsidR="006A777B">
        <w:rPr>
          <w:rFonts w:ascii="Times New Roman" w:hAnsi="Times New Roman"/>
          <w:sz w:val="22"/>
          <w:szCs w:val="22"/>
        </w:rPr>
        <w:t>s</w:t>
      </w:r>
      <w:r w:rsidR="00C455F5">
        <w:rPr>
          <w:rFonts w:ascii="Times New Roman" w:hAnsi="Times New Roman"/>
          <w:sz w:val="22"/>
          <w:szCs w:val="22"/>
        </w:rPr>
        <w:t xml:space="preserve"> and the computational methods </w:t>
      </w:r>
      <w:r w:rsidR="006A777B">
        <w:rPr>
          <w:rFonts w:ascii="Times New Roman" w:hAnsi="Times New Roman"/>
          <w:sz w:val="22"/>
          <w:szCs w:val="22"/>
        </w:rPr>
        <w:t xml:space="preserve">used to model the experimental data. Section 3 (Results) presents the experimental observations and the model fit. Section 4 (Discussion) gives a </w:t>
      </w:r>
      <w:r w:rsidR="0068614B">
        <w:rPr>
          <w:rFonts w:ascii="Times New Roman" w:hAnsi="Times New Roman"/>
          <w:sz w:val="22"/>
          <w:szCs w:val="22"/>
        </w:rPr>
        <w:t>summary and conclusion</w:t>
      </w:r>
      <w:r w:rsidR="006A777B">
        <w:rPr>
          <w:rFonts w:ascii="Times New Roman" w:hAnsi="Times New Roman"/>
          <w:sz w:val="22"/>
          <w:szCs w:val="22"/>
        </w:rPr>
        <w:t>.</w:t>
      </w:r>
    </w:p>
    <w:p w14:paraId="23E9133C" w14:textId="77777777" w:rsidR="00F9135E" w:rsidRDefault="00F9135E">
      <w:pPr>
        <w:pStyle w:val="Default"/>
        <w:spacing w:before="0"/>
        <w:rPr>
          <w:rFonts w:ascii="Times New Roman" w:hAnsi="Times New Roman"/>
          <w:b/>
          <w:bCs/>
          <w:sz w:val="22"/>
          <w:szCs w:val="22"/>
        </w:rPr>
      </w:pPr>
    </w:p>
    <w:p w14:paraId="457EAE32" w14:textId="27ED9340" w:rsidR="00F60A64" w:rsidRDefault="00F60A64" w:rsidP="00B979EA">
      <w:pPr>
        <w:pStyle w:val="Default"/>
        <w:spacing w:before="0"/>
        <w:rPr>
          <w:rFonts w:ascii="Times New Roman" w:hAnsi="Times New Roman"/>
          <w:b/>
          <w:bCs/>
          <w:sz w:val="22"/>
          <w:szCs w:val="22"/>
        </w:rPr>
      </w:pPr>
    </w:p>
    <w:p w14:paraId="2101C0E7" w14:textId="6B843DB0" w:rsidR="00F60A64" w:rsidRDefault="00F60A64" w:rsidP="00F60A64">
      <w:pPr>
        <w:pStyle w:val="Default"/>
        <w:spacing w:before="0"/>
        <w:rPr>
          <w:rFonts w:ascii="Times New Roman" w:hAnsi="Times New Roman"/>
          <w:b/>
          <w:bCs/>
          <w:sz w:val="22"/>
          <w:szCs w:val="22"/>
        </w:rPr>
      </w:pPr>
      <w:r>
        <w:rPr>
          <w:rFonts w:ascii="Times New Roman" w:hAnsi="Times New Roman"/>
          <w:b/>
          <w:bCs/>
          <w:sz w:val="22"/>
          <w:szCs w:val="22"/>
        </w:rPr>
        <w:lastRenderedPageBreak/>
        <w:t>2 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7A7FD2AC" w14:textId="5F0FC0BD"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2.1 Ethics statement</w:t>
      </w:r>
    </w:p>
    <w:p w14:paraId="14C218B5"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753A93EB" w14:textId="58390F2F" w:rsidR="00F60A64" w:rsidRDefault="00F60A64" w:rsidP="00F60A64">
      <w:pPr>
        <w:pStyle w:val="Default"/>
        <w:spacing w:before="0" w:after="270"/>
        <w:rPr>
          <w:rFonts w:ascii="Times New Roman" w:hAnsi="Times New Roman"/>
          <w:sz w:val="22"/>
          <w:szCs w:val="22"/>
        </w:rPr>
      </w:pPr>
      <w:r>
        <w:rPr>
          <w:rFonts w:ascii="Times New Roman" w:hAnsi="Times New Roman"/>
          <w:b/>
          <w:bCs/>
          <w:sz w:val="22"/>
          <w:szCs w:val="22"/>
        </w:rPr>
        <w:t xml:space="preserve">2.2 </w:t>
      </w:r>
      <w:r>
        <w:rPr>
          <w:rFonts w:ascii="Times New Roman" w:hAnsi="Times New Roman"/>
          <w:b/>
          <w:bCs/>
          <w:sz w:val="22"/>
          <w:szCs w:val="22"/>
          <w:lang w:val="de-DE"/>
        </w:rPr>
        <w:t>Preregistration</w:t>
      </w:r>
    </w:p>
    <w:p w14:paraId="6349991A" w14:textId="63043CE3" w:rsidR="00F60A64" w:rsidRDefault="00070A4E" w:rsidP="00F60A64">
      <w:pPr>
        <w:pStyle w:val="Default"/>
        <w:spacing w:before="0" w:after="270"/>
        <w:rPr>
          <w:rFonts w:ascii="Times New Roman" w:hAnsi="Times New Roman"/>
          <w:sz w:val="22"/>
          <w:szCs w:val="22"/>
        </w:rPr>
      </w:pPr>
      <w:moveToRangeStart w:id="0" w:author="Singh, Vijay" w:date="2021-08-12T09:50:00Z" w:name="move79654234"/>
      <w:moveTo w:id="1" w:author="Singh, Vijay" w:date="2021-08-12T09:50:00Z">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w:t>
        </w:r>
      </w:moveTo>
      <w:moveToRangeEnd w:id="0"/>
      <w:r w:rsidR="00F60A64">
        <w:rPr>
          <w:rFonts w:ascii="Times New Roman" w:hAnsi="Times New Roman"/>
          <w:sz w:val="22"/>
          <w:szCs w:val="22"/>
        </w:rPr>
        <w:t xml:space="preserve">The experimental design and the method for extracting threshold from the data were preregistered before the start of the experiment. They are publicly available at: https://osf.io/7tgy8/. Deviations from and additions to the preregistered plan are described in the addendums to the pre-registration documents available at </w:t>
      </w:r>
      <w:hyperlink r:id="rId8" w:history="1">
        <w:r w:rsidR="00F60A64" w:rsidRPr="00E82CC1">
          <w:rPr>
            <w:rStyle w:val="Hyperlink"/>
            <w:rFonts w:ascii="Times New Roman" w:hAnsi="Times New Roman"/>
            <w:sz w:val="22"/>
            <w:szCs w:val="22"/>
          </w:rPr>
          <w:t>https://osf.io/7tgy8/</w:t>
        </w:r>
      </w:hyperlink>
      <w:r w:rsidR="00F60A64">
        <w:rPr>
          <w:rFonts w:ascii="Times New Roman" w:hAnsi="Times New Roman"/>
          <w:sz w:val="22"/>
          <w:szCs w:val="22"/>
        </w:rPr>
        <w:t xml:space="preserve">. </w:t>
      </w:r>
    </w:p>
    <w:p w14:paraId="198368AB" w14:textId="0AEEC74A" w:rsidR="00F60A64" w:rsidRDefault="00F60A64" w:rsidP="00F60A64">
      <w:pPr>
        <w:pStyle w:val="Default"/>
        <w:spacing w:before="0" w:after="270"/>
        <w:rPr>
          <w:rFonts w:ascii="Times New Roman" w:eastAsia="Times New Roman" w:hAnsi="Times New Roman" w:cs="Times New Roman"/>
          <w:sz w:val="22"/>
          <w:szCs w:val="22"/>
        </w:rPr>
      </w:pPr>
      <w:moveFromRangeStart w:id="2" w:author="Singh, Vijay" w:date="2021-08-12T09:50:00Z" w:name="move79654234"/>
      <w:moveFrom w:id="3" w:author="Singh, Vijay" w:date="2021-08-12T09:50:00Z">
        <w:r w:rsidDel="00070A4E">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w:t>
        </w:r>
      </w:moveFrom>
      <w:moveFromRangeEnd w:id="2"/>
      <w:ins w:id="4" w:author="Singh, Vijay" w:date="2021-08-12T09:50:00Z">
        <w:r w:rsidR="001C67C7">
          <w:rPr>
            <w:rFonts w:ascii="Times New Roman" w:eastAsia="Times New Roman" w:hAnsi="Times New Roman" w:cs="Times New Roman"/>
            <w:sz w:val="22"/>
            <w:szCs w:val="22"/>
          </w:rPr>
          <w:t>W</w:t>
        </w:r>
      </w:ins>
      <w:r>
        <w:rPr>
          <w:rFonts w:ascii="Times New Roman" w:eastAsia="Times New Roman" w:hAnsi="Times New Roman" w:cs="Times New Roman"/>
          <w:sz w:val="22"/>
          <w:szCs w:val="22"/>
        </w:rPr>
        <w:t>e pre-registered three experiments. The first experiment (pre-registered as Experiment 1) was abandoned because the task was too difficult. The findings of the second experiment (pre-registered as Experiment 2) provided control data and are reported in the Appendix. We focus in the paper on the third experiment (pre-registered as Experiment 3).</w:t>
      </w:r>
    </w:p>
    <w:p w14:paraId="61532303" w14:textId="4E8FD191" w:rsidR="00F60A64" w:rsidRPr="00533BB4" w:rsidRDefault="00A22508" w:rsidP="00F60A64">
      <w:pPr>
        <w:pStyle w:val="Default"/>
        <w:spacing w:before="0" w:after="270"/>
        <w:rPr>
          <w:rFonts w:ascii="Times New Roman" w:hAnsi="Times New Roman"/>
          <w:sz w:val="22"/>
          <w:szCs w:val="22"/>
        </w:rPr>
      </w:pPr>
      <w:ins w:id="5" w:author="Singh, Vijay" w:date="2021-08-12T10:00:00Z">
        <w:r>
          <w:rPr>
            <w:rFonts w:ascii="Times New Roman" w:hAnsi="Times New Roman"/>
            <w:sz w:val="22"/>
            <w:szCs w:val="22"/>
          </w:rPr>
          <w:t>O</w:t>
        </w:r>
      </w:ins>
      <w:ins w:id="6" w:author="Singh, Vijay" w:date="2021-08-12T09:58:00Z">
        <w:r w:rsidR="00BF4D56">
          <w:rPr>
            <w:rFonts w:ascii="Times New Roman" w:hAnsi="Times New Roman"/>
            <w:sz w:val="22"/>
            <w:szCs w:val="22"/>
          </w:rPr>
          <w:t xml:space="preserve">bservers </w:t>
        </w:r>
      </w:ins>
      <w:ins w:id="7" w:author="Singh, Vijay" w:date="2021-08-12T10:00:00Z">
        <w:r>
          <w:rPr>
            <w:rFonts w:ascii="Times New Roman" w:hAnsi="Times New Roman"/>
            <w:sz w:val="22"/>
            <w:szCs w:val="22"/>
          </w:rPr>
          <w:t xml:space="preserve">who participated </w:t>
        </w:r>
      </w:ins>
      <w:ins w:id="8" w:author="Singh, Vijay" w:date="2021-08-12T09:58:00Z">
        <w:r w:rsidR="00BF4D56">
          <w:rPr>
            <w:rFonts w:ascii="Times New Roman" w:hAnsi="Times New Roman"/>
            <w:sz w:val="22"/>
            <w:szCs w:val="22"/>
          </w:rPr>
          <w:t xml:space="preserve">in our experiment were selected based on </w:t>
        </w:r>
      </w:ins>
      <w:ins w:id="9" w:author="Singh, Vijay" w:date="2021-08-12T10:00:00Z">
        <w:r w:rsidR="000F43CD">
          <w:rPr>
            <w:rFonts w:ascii="Times New Roman" w:hAnsi="Times New Roman"/>
            <w:sz w:val="22"/>
            <w:szCs w:val="22"/>
          </w:rPr>
          <w:t xml:space="preserve">some </w:t>
        </w:r>
      </w:ins>
      <w:ins w:id="10" w:author="Singh, Vijay" w:date="2021-08-12T09:58:00Z">
        <w:r w:rsidR="00BF4D56">
          <w:rPr>
            <w:rFonts w:ascii="Times New Roman" w:hAnsi="Times New Roman"/>
            <w:sz w:val="22"/>
            <w:szCs w:val="22"/>
          </w:rPr>
          <w:t>pre</w:t>
        </w:r>
      </w:ins>
      <w:ins w:id="11" w:author="Singh, Vijay" w:date="2021-08-12T09:57:00Z">
        <w:r w:rsidR="004265A8">
          <w:rPr>
            <w:rFonts w:ascii="Times New Roman" w:hAnsi="Times New Roman"/>
            <w:sz w:val="22"/>
            <w:szCs w:val="22"/>
          </w:rPr>
          <w:t>determined criteri</w:t>
        </w:r>
      </w:ins>
      <w:ins w:id="12" w:author="Singh, Vijay" w:date="2021-08-12T09:59:00Z">
        <w:r w:rsidR="00BF4D56">
          <w:rPr>
            <w:rFonts w:ascii="Times New Roman" w:hAnsi="Times New Roman"/>
            <w:sz w:val="22"/>
            <w:szCs w:val="22"/>
          </w:rPr>
          <w:t>a</w:t>
        </w:r>
      </w:ins>
      <w:ins w:id="13" w:author="Singh, Vijay" w:date="2021-08-12T09:58:00Z">
        <w:r w:rsidR="00BF4D56">
          <w:rPr>
            <w:rFonts w:ascii="Times New Roman" w:hAnsi="Times New Roman"/>
            <w:sz w:val="22"/>
            <w:szCs w:val="22"/>
          </w:rPr>
          <w:t xml:space="preserve">. </w:t>
        </w:r>
      </w:ins>
      <w:ins w:id="14" w:author="Singh, Vijay" w:date="2021-08-12T10:00:00Z">
        <w:r w:rsidR="001C5BAF">
          <w:rPr>
            <w:rFonts w:ascii="Times New Roman" w:hAnsi="Times New Roman"/>
            <w:sz w:val="22"/>
            <w:szCs w:val="22"/>
          </w:rPr>
          <w:t xml:space="preserve">One of these was that </w:t>
        </w:r>
      </w:ins>
      <w:ins w:id="15" w:author="Singh, Vijay" w:date="2021-08-12T10:01:00Z">
        <w:r w:rsidR="001C5BAF">
          <w:rPr>
            <w:rFonts w:ascii="Times New Roman" w:hAnsi="Times New Roman"/>
            <w:sz w:val="22"/>
            <w:szCs w:val="22"/>
          </w:rPr>
          <w:t>a</w:t>
        </w:r>
        <w:r w:rsidR="001C5BAF">
          <w:rPr>
            <w:rFonts w:ascii="Times New Roman" w:hAnsi="Times New Roman"/>
            <w:sz w:val="22"/>
            <w:szCs w:val="22"/>
          </w:rPr>
          <w:t>n observer would be</w:t>
        </w:r>
        <w:r w:rsidR="001C5BAF" w:rsidRPr="00CF63FF">
          <w:rPr>
            <w:rFonts w:ascii="Times New Roman" w:hAnsi="Times New Roman"/>
            <w:sz w:val="22"/>
            <w:szCs w:val="22"/>
          </w:rPr>
          <w:t xml:space="preserve"> excluded if their mean threshold </w:t>
        </w:r>
        <w:r w:rsidR="001C5BAF">
          <w:rPr>
            <w:rFonts w:ascii="Times New Roman" w:hAnsi="Times New Roman"/>
            <w:sz w:val="22"/>
            <w:szCs w:val="22"/>
          </w:rPr>
          <w:t>as measured in a practice session was higher than a specific value.</w:t>
        </w:r>
      </w:ins>
      <w:ins w:id="16" w:author="Singh, Vijay" w:date="2021-08-12T09:57:00Z">
        <w:r w:rsidR="004265A8">
          <w:rPr>
            <w:rFonts w:ascii="Times New Roman" w:hAnsi="Times New Roman"/>
            <w:sz w:val="22"/>
            <w:szCs w:val="22"/>
          </w:rPr>
          <w:t xml:space="preserve"> </w:t>
        </w:r>
      </w:ins>
      <w:r w:rsidR="00F60A64">
        <w:rPr>
          <w:rFonts w:ascii="Times New Roman" w:hAnsi="Times New Roman"/>
          <w:sz w:val="22"/>
          <w:szCs w:val="22"/>
        </w:rPr>
        <w:t>A deviation from the pre-registered plan for pre-registered Experiment 2 was the change in the criteria to select observers for the experiment. The pre-registered criterion for selecting an observer for Experiment 2 was that an observer would be</w:t>
      </w:r>
      <w:r w:rsidR="00F60A64" w:rsidRPr="00CF63FF">
        <w:rPr>
          <w:rFonts w:ascii="Times New Roman" w:hAnsi="Times New Roman"/>
          <w:sz w:val="22"/>
          <w:szCs w:val="22"/>
        </w:rPr>
        <w:t xml:space="preserve"> excluded if their mean threshold for the last two acquisitions</w:t>
      </w:r>
      <w:ins w:id="17" w:author="Singh, Vijay" w:date="2021-08-12T11:27:00Z">
        <w:r w:rsidR="000E7942">
          <w:rPr>
            <w:rFonts w:ascii="Times New Roman" w:hAnsi="Times New Roman"/>
            <w:sz w:val="22"/>
            <w:szCs w:val="22"/>
          </w:rPr>
          <w:t xml:space="preserve"> </w:t>
        </w:r>
        <w:r w:rsidR="004F00B2">
          <w:rPr>
            <w:rFonts w:ascii="Times New Roman" w:hAnsi="Times New Roman"/>
            <w:sz w:val="22"/>
            <w:szCs w:val="22"/>
          </w:rPr>
          <w:t>(</w:t>
        </w:r>
        <w:r w:rsidR="000E7942">
          <w:rPr>
            <w:rFonts w:ascii="Times New Roman" w:hAnsi="Times New Roman"/>
            <w:sz w:val="22"/>
            <w:szCs w:val="22"/>
          </w:rPr>
          <w:t>defined below)</w:t>
        </w:r>
      </w:ins>
      <w:r w:rsidR="00F60A64" w:rsidRPr="00CF63FF">
        <w:rPr>
          <w:rFonts w:ascii="Times New Roman" w:hAnsi="Times New Roman"/>
          <w:sz w:val="22"/>
          <w:szCs w:val="22"/>
        </w:rPr>
        <w:t xml:space="preserve"> run in the practice session exceed</w:t>
      </w:r>
      <w:r w:rsidR="00F60A64">
        <w:rPr>
          <w:rFonts w:ascii="Times New Roman" w:hAnsi="Times New Roman"/>
          <w:sz w:val="22"/>
          <w:szCs w:val="22"/>
        </w:rPr>
        <w:t>ed</w:t>
      </w:r>
      <w:r w:rsidR="00F60A64" w:rsidRPr="00CF63FF">
        <w:rPr>
          <w:rFonts w:ascii="Times New Roman" w:hAnsi="Times New Roman"/>
          <w:sz w:val="22"/>
          <w:szCs w:val="22"/>
        </w:rPr>
        <w:t xml:space="preserve"> 0.025.</w:t>
      </w:r>
      <w:r w:rsidR="00F60A64">
        <w:rPr>
          <w:rFonts w:ascii="Times New Roman" w:hAnsi="Times New Roman"/>
          <w:sz w:val="22"/>
          <w:szCs w:val="22"/>
        </w:rPr>
        <w:t xml:space="preserve"> </w:t>
      </w:r>
      <w:r w:rsidR="00F60A64" w:rsidRPr="00CF63FF">
        <w:rPr>
          <w:rFonts w:ascii="Times New Roman" w:hAnsi="Times New Roman"/>
          <w:sz w:val="22"/>
          <w:szCs w:val="22"/>
        </w:rPr>
        <w:t>After</w:t>
      </w:r>
      <w:r w:rsidR="00F60A64">
        <w:rPr>
          <w:rFonts w:ascii="Times New Roman" w:hAnsi="Times New Roman"/>
          <w:sz w:val="22"/>
          <w:szCs w:val="22"/>
        </w:rPr>
        <w:t xml:space="preserve"> </w:t>
      </w:r>
      <w:r w:rsidR="00F60A64" w:rsidRPr="00CF63FF">
        <w:rPr>
          <w:rFonts w:ascii="Times New Roman" w:hAnsi="Times New Roman"/>
          <w:sz w:val="22"/>
          <w:szCs w:val="22"/>
        </w:rPr>
        <w:t xml:space="preserve">collecting data from 8 naive </w:t>
      </w:r>
      <w:r w:rsidR="00F60A64">
        <w:rPr>
          <w:rFonts w:ascii="Times New Roman" w:hAnsi="Times New Roman"/>
          <w:sz w:val="22"/>
          <w:szCs w:val="22"/>
        </w:rPr>
        <w:t>observers</w:t>
      </w:r>
      <w:r w:rsidR="00F60A64" w:rsidRPr="00CF63FF">
        <w:rPr>
          <w:rFonts w:ascii="Times New Roman" w:hAnsi="Times New Roman"/>
          <w:sz w:val="22"/>
          <w:szCs w:val="22"/>
        </w:rPr>
        <w:t xml:space="preserve">, we concluded that this criterion </w:t>
      </w:r>
      <w:r w:rsidR="00F60A64">
        <w:rPr>
          <w:rFonts w:ascii="Times New Roman" w:hAnsi="Times New Roman"/>
          <w:sz w:val="22"/>
          <w:szCs w:val="22"/>
        </w:rPr>
        <w:t>wa</w:t>
      </w:r>
      <w:r w:rsidR="00F60A64" w:rsidRPr="00CF63FF">
        <w:rPr>
          <w:rFonts w:ascii="Times New Roman" w:hAnsi="Times New Roman"/>
          <w:sz w:val="22"/>
          <w:szCs w:val="22"/>
        </w:rPr>
        <w:t>s too strict</w:t>
      </w:r>
      <w:r w:rsidR="00F60A64">
        <w:rPr>
          <w:rFonts w:ascii="Times New Roman" w:hAnsi="Times New Roman"/>
          <w:sz w:val="22"/>
          <w:szCs w:val="22"/>
        </w:rPr>
        <w:t xml:space="preserve"> as only</w:t>
      </w:r>
      <w:r w:rsidR="00F60A64" w:rsidRPr="00CF63FF">
        <w:rPr>
          <w:rFonts w:ascii="Times New Roman" w:hAnsi="Times New Roman"/>
          <w:sz w:val="22"/>
          <w:szCs w:val="22"/>
        </w:rPr>
        <w:t xml:space="preserve"> one </w:t>
      </w:r>
      <w:r w:rsidR="00F60A64">
        <w:rPr>
          <w:rFonts w:ascii="Times New Roman" w:hAnsi="Times New Roman"/>
          <w:sz w:val="22"/>
          <w:szCs w:val="22"/>
        </w:rPr>
        <w:t xml:space="preserve">observer </w:t>
      </w:r>
      <w:r w:rsidR="00F60A64" w:rsidRPr="00CF63FF">
        <w:rPr>
          <w:rFonts w:ascii="Times New Roman" w:hAnsi="Times New Roman"/>
          <w:sz w:val="22"/>
          <w:szCs w:val="22"/>
        </w:rPr>
        <w:t xml:space="preserve">met the criterion. Hence, we </w:t>
      </w:r>
      <w:r w:rsidR="00F60A64">
        <w:rPr>
          <w:rFonts w:ascii="Times New Roman" w:hAnsi="Times New Roman"/>
          <w:sz w:val="22"/>
          <w:szCs w:val="22"/>
        </w:rPr>
        <w:t>increased</w:t>
      </w:r>
      <w:r w:rsidR="00F60A64" w:rsidRPr="00CF63FF">
        <w:rPr>
          <w:rFonts w:ascii="Times New Roman" w:hAnsi="Times New Roman"/>
          <w:sz w:val="22"/>
          <w:szCs w:val="22"/>
        </w:rPr>
        <w:t xml:space="preserve"> exclusion </w:t>
      </w:r>
      <w:r w:rsidR="00F60A64">
        <w:rPr>
          <w:rFonts w:ascii="Times New Roman" w:hAnsi="Times New Roman"/>
          <w:sz w:val="22"/>
          <w:szCs w:val="22"/>
        </w:rPr>
        <w:t xml:space="preserve">threshold from 0.025 to </w:t>
      </w:r>
      <w:r w:rsidR="00F60A64" w:rsidRPr="00CF63FF">
        <w:rPr>
          <w:rFonts w:ascii="Times New Roman" w:hAnsi="Times New Roman"/>
          <w:sz w:val="22"/>
          <w:szCs w:val="22"/>
        </w:rPr>
        <w:t>0.030</w:t>
      </w:r>
      <w:r w:rsidR="00F60A64">
        <w:rPr>
          <w:rFonts w:ascii="Times New Roman" w:hAnsi="Times New Roman"/>
          <w:sz w:val="22"/>
          <w:szCs w:val="22"/>
        </w:rPr>
        <w:t>. The pre-registered plans also indicated that e</w:t>
      </w:r>
      <w:r w:rsidR="00F60A64" w:rsidRPr="009827E2">
        <w:rPr>
          <w:rFonts w:ascii="Times New Roman" w:hAnsi="Times New Roman"/>
          <w:sz w:val="22"/>
          <w:szCs w:val="22"/>
        </w:rPr>
        <w:t>ach image w</w:t>
      </w:r>
      <w:r w:rsidR="00F60A64">
        <w:rPr>
          <w:rFonts w:ascii="Times New Roman" w:hAnsi="Times New Roman"/>
          <w:sz w:val="22"/>
          <w:szCs w:val="22"/>
        </w:rPr>
        <w:t>ould</w:t>
      </w:r>
      <w:r w:rsidR="00F60A64" w:rsidRPr="009827E2">
        <w:rPr>
          <w:rFonts w:ascii="Times New Roman" w:hAnsi="Times New Roman"/>
          <w:sz w:val="22"/>
          <w:szCs w:val="22"/>
        </w:rPr>
        <w:t xml:space="preserve"> be presented for 5</w:t>
      </w:r>
      <w:r w:rsidR="00F60A64">
        <w:rPr>
          <w:rFonts w:ascii="Times New Roman" w:hAnsi="Times New Roman"/>
          <w:sz w:val="22"/>
          <w:szCs w:val="22"/>
        </w:rPr>
        <w:t>00m</w:t>
      </w:r>
      <w:r w:rsidR="00F60A64" w:rsidRPr="009827E2">
        <w:rPr>
          <w:rFonts w:ascii="Times New Roman" w:hAnsi="Times New Roman"/>
          <w:sz w:val="22"/>
          <w:szCs w:val="22"/>
        </w:rPr>
        <w:t>s</w:t>
      </w:r>
      <w:r w:rsidR="00F60A64">
        <w:rPr>
          <w:rFonts w:ascii="Times New Roman" w:hAnsi="Times New Roman"/>
          <w:sz w:val="22"/>
          <w:szCs w:val="22"/>
        </w:rPr>
        <w:t>, but in the event we shortened this to 250ms.</w:t>
      </w:r>
    </w:p>
    <w:p w14:paraId="4D732173" w14:textId="77777777" w:rsidR="00F60A64" w:rsidRPr="00723CC7" w:rsidRDefault="00F60A64" w:rsidP="00F60A64">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 The quantitative models of the data, however, were developed post-hoc.</w:t>
      </w:r>
    </w:p>
    <w:p w14:paraId="4FD58758" w14:textId="3D9F88B4" w:rsidR="00F60A64" w:rsidRDefault="00F60A64" w:rsidP="00F60A64">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201243">
        <w:rPr>
          <w:rFonts w:ascii="Times New Roman" w:hAnsi="Times New Roman"/>
          <w:b/>
          <w:bCs/>
          <w:sz w:val="22"/>
          <w:szCs w:val="22"/>
        </w:rPr>
        <w:t>3</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4DB615A2" w14:textId="77777777" w:rsidR="00F60A64" w:rsidRDefault="00F60A64" w:rsidP="00F60A64">
      <w:pPr>
        <w:pStyle w:val="Default"/>
        <w:spacing w:before="0"/>
        <w:rPr>
          <w:rFonts w:ascii="Times New Roman" w:hAnsi="Times New Roman"/>
          <w:sz w:val="22"/>
          <w:szCs w:val="22"/>
          <w:shd w:val="clear" w:color="auto" w:fill="FFFFFF"/>
        </w:rPr>
      </w:pPr>
    </w:p>
    <w:p w14:paraId="5D68B972" w14:textId="5DF42DFB" w:rsidR="00F60A64" w:rsidRDefault="00F60A64" w:rsidP="00F60A64">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Observers were screened to have normal visual acuity (20/40 or better</w:t>
      </w:r>
      <w:ins w:id="18" w:author="Singh, Vijay" w:date="2021-08-12T12:31:00Z">
        <w:r w:rsidR="00D1670B">
          <w:rPr>
            <w:rFonts w:ascii="Times New Roman" w:hAnsi="Times New Roman"/>
            <w:sz w:val="22"/>
            <w:szCs w:val="22"/>
            <w:shd w:val="clear" w:color="auto" w:fill="FFFFFF"/>
          </w:rPr>
          <w:t>;</w:t>
        </w:r>
      </w:ins>
      <w:ins w:id="19" w:author="Singh, Vijay" w:date="2021-08-12T12:25:00Z">
        <w:r w:rsidR="00755DE9">
          <w:rPr>
            <w:rFonts w:ascii="Times New Roman" w:hAnsi="Times New Roman"/>
            <w:sz w:val="22"/>
            <w:szCs w:val="22"/>
            <w:shd w:val="clear" w:color="auto" w:fill="FFFFFF"/>
          </w:rPr>
          <w:t xml:space="preserve"> with corrective eyewear, if applicable</w:t>
        </w:r>
      </w:ins>
      <w:r>
        <w:rPr>
          <w:rFonts w:ascii="Times New Roman" w:hAnsi="Times New Roman"/>
          <w:sz w:val="22"/>
          <w:szCs w:val="22"/>
          <w:shd w:val="clear" w:color="auto" w:fill="FFFFFF"/>
        </w:rPr>
        <w:t>) and normal color vision, as assess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Ishihara, 1977)</w:t>
      </w:r>
      <w:r>
        <w:rPr>
          <w:rFonts w:ascii="Times New Roman" w:hAnsi="Times New Roman"/>
          <w:sz w:val="22"/>
          <w:szCs w:val="22"/>
        </w:rPr>
        <w:fldChar w:fldCharType="end"/>
      </w:r>
      <w:r>
        <w:rPr>
          <w:rFonts w:ascii="Times New Roman" w:hAnsi="Times New Roman"/>
          <w:sz w:val="22"/>
          <w:szCs w:val="22"/>
          <w:shd w:val="clear" w:color="auto" w:fill="FFFFFF"/>
        </w:rPr>
        <w:t xml:space="preserve">. These exclusion criteria were specified in the pre-registration document. One observer was discontinued at this point as they did not meet the normal visual acuity criterion. </w:t>
      </w:r>
    </w:p>
    <w:p w14:paraId="159F4334" w14:textId="77777777" w:rsidR="00F60A64" w:rsidRDefault="00F60A64" w:rsidP="00F60A64">
      <w:pPr>
        <w:pStyle w:val="Default"/>
        <w:spacing w:before="0"/>
        <w:rPr>
          <w:rFonts w:ascii="Times New Roman" w:hAnsi="Times New Roman"/>
          <w:sz w:val="22"/>
          <w:szCs w:val="22"/>
          <w:shd w:val="clear" w:color="auto" w:fill="FFFFFF"/>
        </w:rPr>
      </w:pPr>
    </w:p>
    <w:p w14:paraId="19E1CDE0" w14:textId="77777777" w:rsidR="00F60A64" w:rsidRPr="003F5C2B" w:rsidRDefault="00F60A64" w:rsidP="00F60A64">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t>
      </w:r>
      <w:r>
        <w:rPr>
          <w:rFonts w:ascii="Times New Roman" w:hAnsi="Times New Roman"/>
          <w:sz w:val="22"/>
          <w:szCs w:val="22"/>
          <w:shd w:val="clear" w:color="auto" w:fill="FFFFFF"/>
        </w:rPr>
        <w:lastRenderedPageBreak/>
        <w:t xml:space="preserve">with target object luminous reflectance factor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06A3D5C2"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64C1C9C" w14:textId="77777777" w:rsidR="00F60A64" w:rsidRDefault="00F60A64" w:rsidP="00F60A64">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Observers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40F28229" w14:textId="77777777" w:rsidR="00F60A64" w:rsidRDefault="00F60A64" w:rsidP="00F60A64">
      <w:pPr>
        <w:pStyle w:val="Default"/>
        <w:spacing w:before="0"/>
        <w:rPr>
          <w:rFonts w:ascii="Times New Roman" w:hAnsi="Times New Roman"/>
          <w:sz w:val="22"/>
          <w:szCs w:val="22"/>
          <w:shd w:val="clear" w:color="auto" w:fill="FFFFFF"/>
        </w:rPr>
      </w:pPr>
    </w:p>
    <w:p w14:paraId="3278318B" w14:textId="18F51C7A" w:rsidR="00F60A64" w:rsidRDefault="00F60A64" w:rsidP="00F60A64">
      <w:pPr>
        <w:pStyle w:val="Default"/>
        <w:spacing w:before="0"/>
        <w:rPr>
          <w:rFonts w:ascii="Times New Roman" w:hAnsi="Times New Roman"/>
          <w:sz w:val="22"/>
          <w:szCs w:val="22"/>
        </w:rPr>
      </w:pPr>
      <w:r>
        <w:rPr>
          <w:rFonts w:ascii="Times New Roman" w:hAnsi="Times New Roman"/>
          <w:sz w:val="22"/>
          <w:szCs w:val="22"/>
        </w:rPr>
        <w:t xml:space="preserve">A total of 17 observers participated in the practice sessions for Experiments 2 and 3. To de-identify observer information in the data, observers were numbered in the order they performed the practice sessions. 10 observers participated in the practice sessions for Experiment 3 (6 Female, 4 Male; age 18-56; mean age 30.7). Four of these observers (Observer 2, Observer 4, Observer 8, and Observer 17) met the performance criterion set for screening (2 Female, 2 Male; age 23-56; mean age 38.25). All observers had normal or corrected-to-normal vision (20/40 or better in both eyes, assessed using Snellen chart) and normal color vision (0 Ishihara plates read incorrectly). </w:t>
      </w:r>
      <w:ins w:id="20" w:author="Singh, Vijay" w:date="2021-08-12T12:32:00Z">
        <w:r w:rsidR="00896B97">
          <w:rPr>
            <w:rFonts w:ascii="Times New Roman" w:hAnsi="Times New Roman"/>
            <w:sz w:val="22"/>
            <w:szCs w:val="22"/>
          </w:rPr>
          <w:t>The visual acuity of the ob</w:t>
        </w:r>
      </w:ins>
      <w:ins w:id="21" w:author="Singh, Vijay" w:date="2021-08-12T12:33:00Z">
        <w:r w:rsidR="00896B97">
          <w:rPr>
            <w:rFonts w:ascii="Times New Roman" w:hAnsi="Times New Roman"/>
            <w:sz w:val="22"/>
            <w:szCs w:val="22"/>
          </w:rPr>
          <w:t xml:space="preserve">servers were: Observer 2, </w:t>
        </w:r>
        <w:r w:rsidR="00896B97">
          <w:rPr>
            <w:rFonts w:ascii="Times New Roman" w:hAnsi="Times New Roman"/>
            <w:sz w:val="22"/>
            <w:szCs w:val="22"/>
          </w:rPr>
          <w:t>L</w:t>
        </w:r>
        <w:r w:rsidR="00896B97">
          <w:rPr>
            <w:rFonts w:ascii="Times New Roman" w:hAnsi="Times New Roman"/>
            <w:sz w:val="22"/>
            <w:szCs w:val="22"/>
          </w:rPr>
          <w:t xml:space="preserve"> = 20/30, R = 20/30; </w:t>
        </w:r>
      </w:ins>
      <w:ins w:id="22" w:author="Singh, Vijay" w:date="2021-08-12T12:34:00Z">
        <w:r w:rsidR="00896B97">
          <w:rPr>
            <w:rFonts w:ascii="Times New Roman" w:hAnsi="Times New Roman"/>
            <w:sz w:val="22"/>
            <w:szCs w:val="22"/>
          </w:rPr>
          <w:t xml:space="preserve">Observer </w:t>
        </w:r>
        <w:r w:rsidR="00896B97">
          <w:rPr>
            <w:rFonts w:ascii="Times New Roman" w:hAnsi="Times New Roman"/>
            <w:sz w:val="22"/>
            <w:szCs w:val="22"/>
          </w:rPr>
          <w:t>4</w:t>
        </w:r>
        <w:r w:rsidR="00896B97">
          <w:rPr>
            <w:rFonts w:ascii="Times New Roman" w:hAnsi="Times New Roman"/>
            <w:sz w:val="22"/>
            <w:szCs w:val="22"/>
          </w:rPr>
          <w:t>, L = 20/</w:t>
        </w:r>
        <w:r w:rsidR="00896B97">
          <w:rPr>
            <w:rFonts w:ascii="Times New Roman" w:hAnsi="Times New Roman"/>
            <w:sz w:val="22"/>
            <w:szCs w:val="22"/>
          </w:rPr>
          <w:t>15</w:t>
        </w:r>
        <w:r w:rsidR="00896B97">
          <w:rPr>
            <w:rFonts w:ascii="Times New Roman" w:hAnsi="Times New Roman"/>
            <w:sz w:val="22"/>
            <w:szCs w:val="22"/>
          </w:rPr>
          <w:t>, R = 20/</w:t>
        </w:r>
        <w:r w:rsidR="00896B97">
          <w:rPr>
            <w:rFonts w:ascii="Times New Roman" w:hAnsi="Times New Roman"/>
            <w:sz w:val="22"/>
            <w:szCs w:val="22"/>
          </w:rPr>
          <w:t>2</w:t>
        </w:r>
        <w:r w:rsidR="00896B97">
          <w:rPr>
            <w:rFonts w:ascii="Times New Roman" w:hAnsi="Times New Roman"/>
            <w:sz w:val="22"/>
            <w:szCs w:val="22"/>
          </w:rPr>
          <w:t xml:space="preserve">0; Observer </w:t>
        </w:r>
        <w:r w:rsidR="00896B97">
          <w:rPr>
            <w:rFonts w:ascii="Times New Roman" w:hAnsi="Times New Roman"/>
            <w:sz w:val="22"/>
            <w:szCs w:val="22"/>
          </w:rPr>
          <w:t>8</w:t>
        </w:r>
        <w:r w:rsidR="00896B97">
          <w:rPr>
            <w:rFonts w:ascii="Times New Roman" w:hAnsi="Times New Roman"/>
            <w:sz w:val="22"/>
            <w:szCs w:val="22"/>
          </w:rPr>
          <w:t>, L = 20/30, R = 20/</w:t>
        </w:r>
        <w:r w:rsidR="00896B97">
          <w:rPr>
            <w:rFonts w:ascii="Times New Roman" w:hAnsi="Times New Roman"/>
            <w:sz w:val="22"/>
            <w:szCs w:val="22"/>
          </w:rPr>
          <w:t>25</w:t>
        </w:r>
        <w:r w:rsidR="00896B97">
          <w:rPr>
            <w:rFonts w:ascii="Times New Roman" w:hAnsi="Times New Roman"/>
            <w:sz w:val="22"/>
            <w:szCs w:val="22"/>
          </w:rPr>
          <w:t xml:space="preserve">; Observer </w:t>
        </w:r>
        <w:r w:rsidR="00896B97">
          <w:rPr>
            <w:rFonts w:ascii="Times New Roman" w:hAnsi="Times New Roman"/>
            <w:sz w:val="22"/>
            <w:szCs w:val="22"/>
          </w:rPr>
          <w:t>17</w:t>
        </w:r>
        <w:r w:rsidR="00896B97">
          <w:rPr>
            <w:rFonts w:ascii="Times New Roman" w:hAnsi="Times New Roman"/>
            <w:sz w:val="22"/>
            <w:szCs w:val="22"/>
          </w:rPr>
          <w:t>, L = 20/</w:t>
        </w:r>
        <w:r w:rsidR="00896B97">
          <w:rPr>
            <w:rFonts w:ascii="Times New Roman" w:hAnsi="Times New Roman"/>
            <w:sz w:val="22"/>
            <w:szCs w:val="22"/>
          </w:rPr>
          <w:t>2</w:t>
        </w:r>
        <w:r w:rsidR="00896B97">
          <w:rPr>
            <w:rFonts w:ascii="Times New Roman" w:hAnsi="Times New Roman"/>
            <w:sz w:val="22"/>
            <w:szCs w:val="22"/>
          </w:rPr>
          <w:t>0, R = 20/</w:t>
        </w:r>
        <w:r w:rsidR="00896B97">
          <w:rPr>
            <w:rFonts w:ascii="Times New Roman" w:hAnsi="Times New Roman"/>
            <w:sz w:val="22"/>
            <w:szCs w:val="22"/>
          </w:rPr>
          <w:t>2</w:t>
        </w:r>
        <w:r w:rsidR="00896B97">
          <w:rPr>
            <w:rFonts w:ascii="Times New Roman" w:hAnsi="Times New Roman"/>
            <w:sz w:val="22"/>
            <w:szCs w:val="22"/>
          </w:rPr>
          <w:t xml:space="preserve">0; </w:t>
        </w:r>
      </w:ins>
      <w:ins w:id="23" w:author="Singh, Vijay" w:date="2021-08-12T12:33:00Z">
        <w:r w:rsidR="00896B97">
          <w:rPr>
            <w:rFonts w:ascii="Times New Roman" w:hAnsi="Times New Roman"/>
            <w:sz w:val="22"/>
            <w:szCs w:val="22"/>
          </w:rPr>
          <w:t xml:space="preserve"> </w:t>
        </w:r>
      </w:ins>
      <w:r>
        <w:rPr>
          <w:rFonts w:ascii="Times New Roman" w:hAnsi="Times New Roman"/>
          <w:sz w:val="22"/>
          <w:szCs w:val="22"/>
        </w:rPr>
        <w:t>Observers were dark adapted before performing the experiments. The choice of four observers to complete the experiment was specified in our pre-registered protocol.</w:t>
      </w:r>
    </w:p>
    <w:p w14:paraId="48116262" w14:textId="77777777" w:rsidR="00F60A64" w:rsidRDefault="00F60A64" w:rsidP="00F60A64">
      <w:pPr>
        <w:pStyle w:val="Default"/>
        <w:spacing w:before="0"/>
        <w:rPr>
          <w:rFonts w:ascii="Times New Roman" w:hAnsi="Times New Roman"/>
          <w:b/>
          <w:bCs/>
          <w:sz w:val="22"/>
          <w:szCs w:val="22"/>
          <w:shd w:val="clear" w:color="auto" w:fill="FFFFFF"/>
        </w:rPr>
      </w:pPr>
    </w:p>
    <w:p w14:paraId="05C17409"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698D43C6" w14:textId="5128E13A" w:rsidR="00F60A64" w:rsidRDefault="00F60A64" w:rsidP="00F60A64">
      <w:pPr>
        <w:pStyle w:val="Default"/>
        <w:spacing w:before="0"/>
        <w:rPr>
          <w:rFonts w:ascii="Times New Roman" w:hAnsi="Times New Roman"/>
          <w:sz w:val="22"/>
          <w:szCs w:val="22"/>
          <w:shd w:val="clear" w:color="auto" w:fill="FFFFFF"/>
        </w:rPr>
      </w:pPr>
      <w:r>
        <w:rPr>
          <w:rFonts w:ascii="Times New Roman" w:hAnsi="Times New Roman"/>
          <w:b/>
          <w:bCs/>
          <w:sz w:val="22"/>
          <w:szCs w:val="22"/>
        </w:rPr>
        <w:t>2.</w:t>
      </w:r>
      <w:r w:rsidR="00462CEE">
        <w:rPr>
          <w:rFonts w:ascii="Times New Roman" w:hAnsi="Times New Roman"/>
          <w:b/>
          <w:bCs/>
          <w:sz w:val="22"/>
          <w:szCs w:val="22"/>
        </w:rPr>
        <w:t>4</w:t>
      </w:r>
      <w:r>
        <w:rPr>
          <w:rFonts w:ascii="Times New Roman" w:hAnsi="Times New Roman"/>
          <w:b/>
          <w:bCs/>
          <w:sz w:val="22"/>
          <w:szCs w:val="22"/>
        </w:rPr>
        <w:t xml:space="preserve"> </w:t>
      </w:r>
      <w:r>
        <w:rPr>
          <w:rStyle w:val="None"/>
          <w:rFonts w:ascii="Times New Roman" w:hAnsi="Times New Roman"/>
          <w:b/>
          <w:bCs/>
          <w:sz w:val="22"/>
          <w:szCs w:val="22"/>
          <w:shd w:val="clear" w:color="auto" w:fill="FFFFFF"/>
        </w:rPr>
        <w:t>Experimental Details</w:t>
      </w:r>
    </w:p>
    <w:p w14:paraId="6B6E0035" w14:textId="77777777" w:rsidR="00F60A64" w:rsidRDefault="00F60A64" w:rsidP="00F60A64">
      <w:pPr>
        <w:pStyle w:val="Default"/>
        <w:spacing w:before="0"/>
        <w:rPr>
          <w:rFonts w:ascii="Times New Roman" w:hAnsi="Times New Roman"/>
          <w:sz w:val="22"/>
          <w:szCs w:val="22"/>
          <w:shd w:val="clear" w:color="auto" w:fill="FFFFFF"/>
        </w:rPr>
      </w:pPr>
    </w:p>
    <w:p w14:paraId="760AE610"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nterval 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udio feedback was provided after every trial, with the correct response determined by which object had the higher LRF.</w:t>
      </w:r>
    </w:p>
    <w:p w14:paraId="1B28FAE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0E2E834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297005D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99C5C39"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covariance 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above in </w:t>
      </w:r>
      <w:r w:rsidRPr="00AA0A75">
        <w:rPr>
          <w:rStyle w:val="None"/>
          <w:rFonts w:ascii="Times New Roman" w:hAnsi="Times New Roman"/>
          <w:sz w:val="22"/>
          <w:szCs w:val="22"/>
          <w:shd w:val="clear" w:color="auto" w:fill="FFFFFF"/>
        </w:rPr>
        <w:t>Observer</w:t>
      </w:r>
      <w:r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task. The responses for these five trials were not saved.</w:t>
      </w:r>
    </w:p>
    <w:p w14:paraId="0E8AD81E"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7F91AF77" w14:textId="77777777" w:rsidR="00F60A64" w:rsidRDefault="00F60A64" w:rsidP="00F60A64">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lastRenderedPageBreak/>
        <w:t xml:space="preserve">Each acquisition thus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13056DC1" w14:textId="77777777" w:rsidR="00F60A64" w:rsidRDefault="00F60A64" w:rsidP="00F60A64">
      <w:pPr>
        <w:pStyle w:val="Default"/>
        <w:spacing w:before="0"/>
        <w:rPr>
          <w:rFonts w:ascii="Times New Roman" w:eastAsia="Times New Roman" w:hAnsi="Times New Roman" w:cs="Times New Roman"/>
          <w:sz w:val="22"/>
          <w:szCs w:val="22"/>
          <w:shd w:val="clear" w:color="auto" w:fill="FFFFFF"/>
        </w:rPr>
      </w:pPr>
    </w:p>
    <w:p w14:paraId="525052F7" w14:textId="77777777" w:rsidR="00F60A64" w:rsidRDefault="00F60A64" w:rsidP="00F60A64">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6E8B9D01" w14:textId="77777777" w:rsidR="00F60A64" w:rsidRDefault="00F60A64" w:rsidP="00F60A64">
      <w:pPr>
        <w:pStyle w:val="Default"/>
        <w:spacing w:before="0"/>
        <w:rPr>
          <w:rStyle w:val="None"/>
          <w:rFonts w:ascii="Times New Roman" w:hAnsi="Times New Roman"/>
          <w:sz w:val="22"/>
          <w:szCs w:val="22"/>
          <w:shd w:val="clear" w:color="auto" w:fill="FFFFFF"/>
        </w:rPr>
      </w:pPr>
    </w:p>
    <w:p w14:paraId="7D130FF1" w14:textId="77777777" w:rsidR="00F60A64" w:rsidRDefault="00F60A64" w:rsidP="00F60A64">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t the beginning of the first experimental session (the practice session) for an observer,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5F5795FF" w14:textId="22F56100" w:rsidR="00F60A64" w:rsidRDefault="00F60A64" w:rsidP="00F60A64">
      <w:pPr>
        <w:pStyle w:val="Default"/>
        <w:spacing w:before="0" w:after="270"/>
        <w:rPr>
          <w:ins w:id="24" w:author="Singh, Vijay" w:date="2021-08-12T12:19:00Z"/>
          <w:rFonts w:ascii="Times New Roman" w:hAnsi="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503A5473" w14:textId="28553E9F" w:rsidR="003C206F" w:rsidRDefault="003C206F" w:rsidP="003C206F">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2.</w:t>
      </w:r>
      <w:r w:rsidR="00462CEE">
        <w:rPr>
          <w:rFonts w:ascii="Times New Roman" w:hAnsi="Times New Roman"/>
          <w:b/>
          <w:bCs/>
          <w:sz w:val="22"/>
          <w:szCs w:val="22"/>
        </w:rPr>
        <w:t>5</w:t>
      </w:r>
      <w:r>
        <w:rPr>
          <w:rFonts w:ascii="Times New Roman" w:hAnsi="Times New Roman"/>
          <w:b/>
          <w:bCs/>
          <w:sz w:val="22"/>
          <w:szCs w:val="22"/>
        </w:rPr>
        <w:t xml:space="preserve"> </w:t>
      </w:r>
      <w:r>
        <w:rPr>
          <w:rFonts w:ascii="Times New Roman" w:hAnsi="Times New Roman"/>
          <w:b/>
          <w:bCs/>
          <w:sz w:val="22"/>
          <w:szCs w:val="22"/>
          <w:shd w:val="clear" w:color="auto" w:fill="FFFFFF"/>
        </w:rPr>
        <w:t>Stimulus Design</w:t>
      </w:r>
    </w:p>
    <w:p w14:paraId="68C6AD65" w14:textId="77777777" w:rsidR="003C206F" w:rsidRPr="00480A6B" w:rsidRDefault="003C206F" w:rsidP="003C206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We measured lightness discrimination 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28F6F1EE" w14:textId="77777777" w:rsidR="003C206F" w:rsidRDefault="003C206F" w:rsidP="003C206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RF. The LRF of the target object in the standard images was 0.4 and the lightness in the comparison image </w:t>
      </w:r>
      <w:r>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as also held fixed.</w:t>
      </w:r>
    </w:p>
    <w:p w14:paraId="3A970F7F" w14:textId="77777777" w:rsidR="003C206F" w:rsidRDefault="003C206F" w:rsidP="00F60A64">
      <w:pPr>
        <w:pStyle w:val="Default"/>
        <w:spacing w:before="0" w:after="270"/>
        <w:rPr>
          <w:rFonts w:ascii="Times New Roman" w:hAnsi="Times New Roman"/>
          <w:sz w:val="22"/>
          <w:szCs w:val="22"/>
        </w:rPr>
      </w:pPr>
    </w:p>
    <w:p w14:paraId="1DE13214" w14:textId="69502E5B" w:rsidR="00F0246A" w:rsidRDefault="00F0246A" w:rsidP="00F0246A">
      <w:pPr>
        <w:pStyle w:val="Default"/>
        <w:spacing w:before="0" w:after="270"/>
        <w:rPr>
          <w:rFonts w:ascii="Times New Roman" w:hAnsi="Times New Roman"/>
          <w:sz w:val="22"/>
          <w:szCs w:val="22"/>
        </w:rPr>
      </w:pPr>
      <w:r>
        <w:rPr>
          <w:rFonts w:ascii="Times New Roman" w:hAnsi="Times New Roman"/>
          <w:b/>
          <w:bCs/>
          <w:sz w:val="22"/>
          <w:szCs w:val="22"/>
        </w:rPr>
        <w:t>2.</w:t>
      </w:r>
      <w:r w:rsidR="00462CEE">
        <w:rPr>
          <w:rFonts w:ascii="Times New Roman" w:hAnsi="Times New Roman"/>
          <w:b/>
          <w:bCs/>
          <w:sz w:val="22"/>
          <w:szCs w:val="22"/>
        </w:rPr>
        <w:t>6</w:t>
      </w:r>
      <w:r>
        <w:rPr>
          <w:rFonts w:ascii="Times New Roman" w:hAnsi="Times New Roman"/>
          <w:b/>
          <w:bCs/>
          <w:sz w:val="22"/>
          <w:szCs w:val="22"/>
        </w:rPr>
        <w:t xml:space="preserve"> </w:t>
      </w:r>
      <w:r>
        <w:rPr>
          <w:rFonts w:ascii="Times New Roman" w:hAnsi="Times New Roman"/>
          <w:b/>
          <w:bCs/>
          <w:sz w:val="22"/>
          <w:szCs w:val="22"/>
          <w:lang w:val="it-IT"/>
        </w:rPr>
        <w:t>Apparatus</w:t>
      </w:r>
    </w:p>
    <w:p w14:paraId="634AEA4D" w14:textId="77777777" w:rsidR="00F0246A" w:rsidRDefault="00F0246A" w:rsidP="00F0246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0"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 gamepad controller.</w:t>
      </w:r>
    </w:p>
    <w:p w14:paraId="4C0B7F49" w14:textId="77777777" w:rsidR="00F0246A" w:rsidRDefault="00F0246A" w:rsidP="00F0246A">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a chin cup and forehead rest (Headspot, UHCOTech, Houston, TX). The observer's eyes were centered horizontally and vertically with respect to the display. The distance from observer's eyes to the monitor was 75cm.</w:t>
      </w:r>
    </w:p>
    <w:p w14:paraId="701F0243" w14:textId="440F35AC" w:rsidR="00F0246A" w:rsidRDefault="00F0246A" w:rsidP="00F0246A">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462CEE">
        <w:rPr>
          <w:rFonts w:ascii="Times New Roman" w:hAnsi="Times New Roman"/>
          <w:b/>
          <w:bCs/>
          <w:sz w:val="22"/>
          <w:szCs w:val="22"/>
        </w:rPr>
        <w:t>7</w:t>
      </w:r>
      <w:r>
        <w:rPr>
          <w:rFonts w:ascii="Times New Roman" w:hAnsi="Times New Roman"/>
          <w:b/>
          <w:bCs/>
          <w:sz w:val="22"/>
          <w:szCs w:val="22"/>
        </w:rPr>
        <w:t xml:space="preserve"> </w:t>
      </w:r>
      <w:r>
        <w:rPr>
          <w:rStyle w:val="None"/>
          <w:rFonts w:ascii="Times New Roman" w:hAnsi="Times New Roman"/>
          <w:b/>
          <w:bCs/>
          <w:sz w:val="22"/>
          <w:szCs w:val="22"/>
        </w:rPr>
        <w:t>Monitor Calibration</w:t>
      </w:r>
    </w:p>
    <w:p w14:paraId="6F4EEDAB" w14:textId="168ACE72" w:rsidR="003C206F" w:rsidRPr="00723CC7" w:rsidRDefault="00F0246A" w:rsidP="00F0246A">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displayed on the center of the monitor. The patch size was 4.66cm x 4.66cm (3.56° x 3.56°).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Pr>
          <w:rFonts w:ascii="Times New Roman" w:hAnsi="Times New Roman" w:cs="Times New Roman"/>
          <w:sz w:val="22"/>
          <w:szCs w:val="22"/>
        </w:rPr>
        <w:t xml:space="preserve">The gamma functions for each primary were determined from measurements of the spectral power distribution for each primary at 26 equally spaced input values for that primary, </w:t>
      </w:r>
      <w:r w:rsidRPr="00E41F87">
        <w:rPr>
          <w:rFonts w:ascii="Times New Roman" w:hAnsi="Times New Roman" w:cs="Times New Roman"/>
          <w:sz w:val="22"/>
          <w:szCs w:val="22"/>
        </w:rPr>
        <w:t xml:space="preserve">in the range [0, 1] where 1 corresponds to the maximum value of the allowed input and 0 corresponds to no input. </w:t>
      </w:r>
      <w:r>
        <w:rPr>
          <w:rFonts w:ascii="Times New Roman" w:hAnsi="Times New Roman" w:cs="Times New Roman"/>
          <w:sz w:val="22"/>
          <w:szCs w:val="22"/>
        </w:rPr>
        <w:t xml:space="preserve">These gamma functions as well as the light emitted by the monitor for an input of 0 were accounted for in the stimulus display procedur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rainard, Pelli, &amp; Robson,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Pr>
          <w:rFonts w:ascii="Times New Roman" w:hAnsi="Times New Roman" w:cs="Times New Roman"/>
          <w:sz w:val="22"/>
          <w:szCs w:val="22"/>
        </w:rPr>
        <w:t xml:space="preserve">used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between the </w:t>
      </w:r>
      <w:r>
        <w:rPr>
          <w:rFonts w:ascii="Times New Roman" w:hAnsi="Times New Roman" w:cs="Times New Roman"/>
          <w:sz w:val="22"/>
          <w:szCs w:val="22"/>
        </w:rPr>
        <w:t xml:space="preserve">measured values and those predicted based on linearity was 0.0028 and 0.0027 for x and y chromaticity respectively, </w:t>
      </w:r>
      <w:r w:rsidRPr="00EC6A85">
        <w:rPr>
          <w:rFonts w:ascii="Times New Roman" w:hAnsi="Times New Roman" w:cs="Times New Roman"/>
          <w:sz w:val="22"/>
          <w:szCs w:val="22"/>
        </w:rPr>
        <w:t>and less than 1% for luminance</w:t>
      </w:r>
      <w:r w:rsidRPr="00404248">
        <w:rPr>
          <w:rFonts w:ascii="Times New Roman" w:hAnsi="Times New Roman" w:cs="Times New Roman"/>
          <w:sz w:val="22"/>
          <w:szCs w:val="22"/>
        </w:rPr>
        <w:t>.</w:t>
      </w:r>
    </w:p>
    <w:p w14:paraId="2D9ECB15" w14:textId="23368720" w:rsidR="003C206F" w:rsidRDefault="003C206F" w:rsidP="003C206F">
      <w:r>
        <w:rPr>
          <w:b/>
          <w:bCs/>
          <w:sz w:val="22"/>
          <w:szCs w:val="22"/>
        </w:rPr>
        <w:t>2.</w:t>
      </w:r>
      <w:r w:rsidR="00462CEE">
        <w:rPr>
          <w:b/>
          <w:bCs/>
          <w:sz w:val="22"/>
          <w:szCs w:val="22"/>
        </w:rPr>
        <w:t>8</w:t>
      </w:r>
      <w:r>
        <w:rPr>
          <w:b/>
          <w:bCs/>
          <w:sz w:val="22"/>
          <w:szCs w:val="22"/>
        </w:rPr>
        <w:t xml:space="preserve"> </w:t>
      </w:r>
      <w:r>
        <w:rPr>
          <w:rStyle w:val="None"/>
          <w:b/>
          <w:bCs/>
          <w:sz w:val="22"/>
          <w:szCs w:val="22"/>
        </w:rPr>
        <w:t>Image Generation</w:t>
      </w:r>
    </w:p>
    <w:p w14:paraId="3FE1A5AB" w14:textId="77777777" w:rsidR="003C206F" w:rsidRPr="000E3DCD" w:rsidRDefault="003C206F" w:rsidP="003C206F">
      <w:pPr>
        <w:rPr>
          <w:sz w:val="22"/>
          <w:szCs w:val="22"/>
        </w:rPr>
      </w:pPr>
    </w:p>
    <w:p w14:paraId="4E9D5E12" w14:textId="77777777" w:rsidR="003C206F" w:rsidRDefault="003C206F" w:rsidP="003C206F">
      <w:pPr>
        <w:rPr>
          <w:rStyle w:val="None"/>
          <w:sz w:val="22"/>
          <w:szCs w:val="22"/>
        </w:rPr>
      </w:pPr>
      <w:r>
        <w:rPr>
          <w:rStyle w:val="None"/>
          <w:sz w:val="22"/>
          <w:szCs w:val="22"/>
        </w:rPr>
        <w:t>The images were generated using software we refer to as Virtual World Color Constancy (VWCC) (</w:t>
      </w:r>
      <w:hyperlink r:id="rId11"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Pr>
          <w:rStyle w:val="None"/>
          <w:sz w:val="22"/>
          <w:szCs w:val="22"/>
        </w:rPr>
        <w:fldChar w:fldCharType="begin"/>
      </w:r>
      <w:r>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sz w:val="22"/>
          <w:szCs w:val="22"/>
        </w:rPr>
        <w:fldChar w:fldCharType="separate"/>
      </w:r>
      <w:r>
        <w:rPr>
          <w:rStyle w:val="None"/>
          <w:noProof/>
          <w:sz w:val="22"/>
          <w:szCs w:val="22"/>
        </w:rPr>
        <w:t>(rendertoolbox.org; Heasly, Cottaris, Lichtman, Xiao, &amp; Brainard, 2014)</w:t>
      </w:r>
      <w:r>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blender.org)</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Pr>
          <w:rStyle w:val="Hyperlink0"/>
          <w:color w:val="000000"/>
          <w:sz w:val="22"/>
          <w:szCs w:val="22"/>
          <w:u w:val="none"/>
        </w:rPr>
        <w:fldChar w:fldCharType="begin"/>
      </w:r>
      <w:r>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Pr>
          <w:rStyle w:val="Hyperlink0"/>
          <w:color w:val="000000"/>
          <w:sz w:val="22"/>
          <w:szCs w:val="22"/>
          <w:u w:val="none"/>
        </w:rPr>
        <w:fldChar w:fldCharType="separate"/>
      </w:r>
      <w:r>
        <w:rPr>
          <w:rStyle w:val="Hyperlink0"/>
          <w:noProof/>
          <w:color w:val="000000"/>
          <w:sz w:val="22"/>
          <w:szCs w:val="22"/>
          <w:u w:val="none"/>
        </w:rPr>
        <w:t>(mitsuba-renderer.org; Jakob, 2010)</w:t>
      </w:r>
      <w:r>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062EC749" w14:textId="77777777" w:rsidR="003C206F" w:rsidRDefault="003C206F" w:rsidP="003C206F">
      <w:pPr>
        <w:rPr>
          <w:rStyle w:val="None"/>
          <w:sz w:val="22"/>
          <w:szCs w:val="22"/>
        </w:rPr>
      </w:pPr>
    </w:p>
    <w:p w14:paraId="4BA000D4" w14:textId="77777777" w:rsidR="003C206F" w:rsidRDefault="003C206F" w:rsidP="003C206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1989)</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w:t>
      </w:r>
      <w:r>
        <w:rPr>
          <w:rStyle w:val="None"/>
          <w:rFonts w:ascii="Times New Roman" w:hAnsi="Times New Roman"/>
          <w:sz w:val="22"/>
          <w:szCs w:val="22"/>
        </w:rPr>
        <w:lastRenderedPageBreak/>
        <w:t>images. Finally, a common scaling was applied to all of the images to bring them into the display gamut of the monitor. The gamma corrected RGB images was presented on the monitor during the experiment.</w:t>
      </w:r>
    </w:p>
    <w:p w14:paraId="544C9F87" w14:textId="7DEAA778" w:rsidR="003C206F" w:rsidRDefault="003C206F" w:rsidP="003C206F">
      <w:pPr>
        <w:pStyle w:val="Default"/>
        <w:spacing w:before="0" w:after="270"/>
        <w:rPr>
          <w:rStyle w:val="None"/>
          <w:rFonts w:ascii="Times New Roman" w:hAnsi="Times New Roman"/>
          <w:sz w:val="22"/>
          <w:szCs w:val="22"/>
        </w:rPr>
      </w:pPr>
      <w:r>
        <w:rPr>
          <w:rFonts w:ascii="Times New Roman" w:hAnsi="Times New Roman"/>
          <w:b/>
          <w:bCs/>
          <w:sz w:val="22"/>
          <w:szCs w:val="22"/>
        </w:rPr>
        <w:t>2.</w:t>
      </w:r>
      <w:r w:rsidR="00462CEE">
        <w:rPr>
          <w:rFonts w:ascii="Times New Roman" w:hAnsi="Times New Roman"/>
          <w:b/>
          <w:bCs/>
          <w:sz w:val="22"/>
          <w:szCs w:val="22"/>
        </w:rPr>
        <w:t>9</w:t>
      </w:r>
      <w:r>
        <w:rPr>
          <w:rFonts w:ascii="Times New Roman" w:hAnsi="Times New Roman"/>
          <w:b/>
          <w:bCs/>
          <w:sz w:val="22"/>
          <w:szCs w:val="22"/>
        </w:rPr>
        <w:t xml:space="preserve"> </w:t>
      </w:r>
      <w:r>
        <w:rPr>
          <w:rStyle w:val="None"/>
          <w:rFonts w:ascii="Times New Roman" w:hAnsi="Times New Roman"/>
          <w:b/>
          <w:bCs/>
          <w:sz w:val="22"/>
          <w:szCs w:val="22"/>
        </w:rPr>
        <w:t>Reflectance and Illumination Spectra</w:t>
      </w:r>
    </w:p>
    <w:p w14:paraId="1A90E812" w14:textId="77777777" w:rsidR="003C206F" w:rsidRDefault="003C206F" w:rsidP="003C206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Singh, Cottaris, Heasly, Brainard, &amp; Burge, 2018)</w:t>
      </w:r>
      <w:r>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variate normal distribution. Reflectance spectra for the objects in the scene were generated using random sampling from this multivariate normal distribution. The reflectance spectra were constructed as a linear combination of PCA eigenvectors and the sampled weights. The amount of variation in the surface reflectance of the background objects was controlled by multiplying the covariance matrix of the distribution with a scalar. We generated images for six logarithmically spaced values of the covariance scalar [0, 0.01, 0.03, 0.1, 0.3, 1.0]. We imposed a physical realizability condition on the spectral samples by ensuring that the reflectance at each spectral frequency was within 0 and 1. Due to this condition, the variance of the generated spectral samples for some covariance scalars was lower than the variance of the multi-normal distribution. </w:t>
      </w:r>
    </w:p>
    <w:p w14:paraId="5BA32C23" w14:textId="42285294" w:rsidR="00F0246A" w:rsidRDefault="003C206F" w:rsidP="00F60A64">
      <w:pPr>
        <w:pStyle w:val="Default"/>
        <w:spacing w:before="0" w:after="270"/>
        <w:rPr>
          <w:rStyle w:val="None"/>
          <w:rFonts w:ascii="Times New Roman" w:hAnsi="Times New Roman"/>
          <w:b/>
          <w:bCs/>
          <w:sz w:val="22"/>
          <w:szCs w:val="22"/>
          <w:lang w:val="it-IT"/>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was multiplied by a fixed scalar with an arbitrarily chosen value of 5 to get the illuminant spectrum. This spectrum was used for all light sources in the visual scene. We then scaled the rendered image dataset so that the maximum linear monitor input value (across the entire dataset) needed to render the images on the display was 0.9.</w:t>
      </w:r>
    </w:p>
    <w:p w14:paraId="3E2244CF" w14:textId="1FF4CD56" w:rsidR="00F60A64" w:rsidRDefault="007533CD" w:rsidP="00F60A64">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2.</w:t>
      </w:r>
      <w:r w:rsidR="00462CEE">
        <w:rPr>
          <w:rFonts w:ascii="Times New Roman" w:hAnsi="Times New Roman"/>
          <w:b/>
          <w:bCs/>
          <w:sz w:val="22"/>
          <w:szCs w:val="22"/>
        </w:rPr>
        <w:t>10</w:t>
      </w:r>
      <w:r w:rsidR="00F60A64">
        <w:rPr>
          <w:rFonts w:ascii="Times New Roman" w:hAnsi="Times New Roman"/>
          <w:b/>
          <w:bCs/>
          <w:sz w:val="22"/>
          <w:szCs w:val="22"/>
        </w:rPr>
        <w:t xml:space="preserve"> </w:t>
      </w:r>
      <w:r w:rsidR="00F60A64">
        <w:rPr>
          <w:rStyle w:val="None"/>
          <w:rFonts w:ascii="Times New Roman" w:hAnsi="Times New Roman"/>
          <w:b/>
          <w:bCs/>
          <w:sz w:val="22"/>
          <w:szCs w:val="22"/>
          <w:shd w:val="clear" w:color="auto" w:fill="FFFFFF"/>
        </w:rPr>
        <w:t>Stimulus Presentation</w:t>
      </w:r>
    </w:p>
    <w:p w14:paraId="43B685A0" w14:textId="77777777" w:rsidR="00F60A64" w:rsidRDefault="00F60A64" w:rsidP="00F60A64">
      <w:pPr>
        <w:pStyle w:val="Default"/>
        <w:spacing w:before="0"/>
        <w:rPr>
          <w:rStyle w:val="None"/>
          <w:rFonts w:ascii="Times New Roman" w:hAnsi="Times New Roman"/>
          <w:sz w:val="22"/>
          <w:szCs w:val="22"/>
          <w:shd w:val="clear" w:color="auto" w:fill="FFFFFF"/>
        </w:rPr>
      </w:pPr>
    </w:p>
    <w:p w14:paraId="4C312F74"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15F6574D" w14:textId="77777777" w:rsidR="00F60A64" w:rsidRDefault="00F60A64" w:rsidP="00F60A64">
      <w:pPr>
        <w:pStyle w:val="Default"/>
        <w:spacing w:before="0"/>
        <w:rPr>
          <w:rStyle w:val="None"/>
          <w:rFonts w:ascii="Times New Roman" w:eastAsia="Times New Roman" w:hAnsi="Times New Roman" w:cs="Times New Roman"/>
          <w:sz w:val="22"/>
          <w:szCs w:val="22"/>
          <w:shd w:val="clear" w:color="auto" w:fill="FFFFFF"/>
        </w:rPr>
      </w:pPr>
    </w:p>
    <w:p w14:paraId="472C94F2" w14:textId="6AB4E042" w:rsidR="00F60A64" w:rsidRDefault="00A66398" w:rsidP="00F60A64">
      <w:pPr>
        <w:pStyle w:val="Default"/>
        <w:spacing w:before="0" w:after="270"/>
        <w:rPr>
          <w:rStyle w:val="None"/>
          <w:rFonts w:ascii="Times New Roman" w:hAnsi="Times New Roman"/>
          <w:sz w:val="22"/>
          <w:szCs w:val="22"/>
        </w:rPr>
      </w:pPr>
      <w:r>
        <w:rPr>
          <w:rFonts w:ascii="Times New Roman" w:hAnsi="Times New Roman"/>
          <w:b/>
          <w:bCs/>
          <w:sz w:val="22"/>
          <w:szCs w:val="22"/>
        </w:rPr>
        <w:t>2.11</w:t>
      </w:r>
      <w:r w:rsidR="00F60A64">
        <w:rPr>
          <w:rFonts w:ascii="Times New Roman" w:hAnsi="Times New Roman"/>
          <w:b/>
          <w:bCs/>
          <w:sz w:val="22"/>
          <w:szCs w:val="22"/>
        </w:rPr>
        <w:t xml:space="preserve"> Psychometric Function</w:t>
      </w:r>
    </w:p>
    <w:p w14:paraId="145AE5A7"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Prins &amp; Kingdom, 2018)</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7E28F40F" w14:textId="0E2BB067" w:rsidR="00F60A64" w:rsidRDefault="007654EC" w:rsidP="00F60A64">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lastRenderedPageBreak/>
        <w:t>2.12</w:t>
      </w:r>
      <w:r w:rsidR="00F60A64">
        <w:rPr>
          <w:rFonts w:ascii="Times New Roman" w:hAnsi="Times New Roman" w:cs="Times New Roman"/>
          <w:b/>
          <w:bCs/>
          <w:sz w:val="22"/>
          <w:szCs w:val="22"/>
        </w:rPr>
        <w:t xml:space="preserve"> </w:t>
      </w:r>
      <w:r w:rsidR="00F60A64" w:rsidRPr="00374B95">
        <w:rPr>
          <w:rFonts w:ascii="Times New Roman" w:hAnsi="Times New Roman" w:cs="Times New Roman"/>
          <w:b/>
          <w:bCs/>
          <w:sz w:val="22"/>
          <w:szCs w:val="22"/>
        </w:rPr>
        <w:t>Signal Detection</w:t>
      </w:r>
      <w:r w:rsidR="00F60A64">
        <w:rPr>
          <w:rFonts w:ascii="Times New Roman" w:hAnsi="Times New Roman" w:cs="Times New Roman"/>
          <w:b/>
          <w:bCs/>
          <w:sz w:val="22"/>
          <w:szCs w:val="22"/>
        </w:rPr>
        <w:t xml:space="preserve"> Theory Model</w:t>
      </w:r>
    </w:p>
    <w:p w14:paraId="0427CCBA" w14:textId="77777777" w:rsidR="00F60A64" w:rsidRPr="008A2584"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 signal detection theory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Green, 1996)</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a Gaussian 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perturbed on a trial-by-trial basis by independent zero-mean 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a fixed image as the internal noise and denote its variance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one for the interval containing the standard and the other for the interval containing the comparison.</w:t>
      </w:r>
    </w:p>
    <w:p w14:paraId="05E5B6FE"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for each pair of LRF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corresponds to a fixed target LRF. We call this the external variability, and model it as a Gaussian random variable with zero mean 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value of the internal representation to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is the mean value of the internal representation</w:t>
      </w:r>
      <w:r w:rsidDel="004065B8">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o the comparison imag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w:t>
      </w:r>
    </w:p>
    <w:p w14:paraId="58A9E352"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n the standard formulation of Signal Detection Theory for a 2AFC task, the observer makes their decision based on 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standard deviations units. Thu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 increasing discriminability.</w:t>
      </w:r>
    </w:p>
    <w:p w14:paraId="0882B1B6"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18E83C55" w14:textId="77777777" w:rsidR="00F60A64" w:rsidRDefault="00F60A64" w:rsidP="00F60A64">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2)</w:t>
      </w:r>
    </w:p>
    <w:p w14:paraId="205F389C" w14:textId="77777777" w:rsidR="00F60A64" w:rsidRDefault="00F60A64" w:rsidP="00F60A64">
      <w:pPr>
        <w:rPr>
          <w:rStyle w:val="None"/>
          <w:sz w:val="22"/>
          <w:szCs w:val="22"/>
        </w:rPr>
      </w:pPr>
      <w:r>
        <w:rPr>
          <w:rStyle w:val="None"/>
          <w:sz w:val="22"/>
          <w:szCs w:val="22"/>
        </w:rPr>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Pr>
          <w:rStyle w:val="None"/>
          <w:sz w:val="22"/>
          <w:szCs w:val="22"/>
        </w:rPr>
        <w:t xml:space="preserve"> is proportional to the difference in the LRFs of the target object in the standard and comparison images (</w:t>
      </w:r>
      <m:oMath>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That is, </w:t>
      </w:r>
      <m:oMath>
        <m:d>
          <m:dPr>
            <m:ctrlPr>
              <w:rPr>
                <w:rStyle w:val="None"/>
                <w:rFonts w:ascii="Cambria Math" w:hAnsi="Cambria Math"/>
                <w:i/>
                <w:sz w:val="22"/>
                <w:szCs w:val="22"/>
              </w:rPr>
            </m:ctrlPr>
          </m:dPr>
          <m:e>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sz w:val="22"/>
                <w:szCs w:val="22"/>
              </w:rPr>
            </m:ctrlPr>
          </m:sSubPr>
          <m:e>
            <m:r>
              <m:rPr>
                <m:sty m:val="p"/>
              </m:rPr>
              <w:rPr>
                <w:rStyle w:val="None"/>
                <w:rFonts w:ascii="Cambria Math" w:hAnsi="Cambria Math"/>
                <w:sz w:val="22"/>
                <w:szCs w:val="22"/>
              </w:rPr>
              <m:t>Δ</m:t>
            </m:r>
            <m:ctrlPr>
              <w:rPr>
                <w:rStyle w:val="None"/>
                <w:rFonts w:ascii="Cambria Math" w:hAnsi="Cambria Math"/>
                <w:i/>
                <w:sz w:val="22"/>
                <w:szCs w:val="22"/>
              </w:rPr>
            </m:ctrlPr>
          </m:e>
          <m:sub>
            <m:r>
              <m:rPr>
                <m:sty m:val="p"/>
              </m:rPr>
              <w:rPr>
                <w:rStyle w:val="None"/>
                <w:rFonts w:ascii="Cambria Math" w:hAnsi="Cambria Math"/>
                <w:sz w:val="22"/>
                <w:szCs w:val="22"/>
              </w:rPr>
              <m:t>LRF</m:t>
            </m:r>
          </m:sub>
        </m:sSub>
      </m:oMath>
      <w:r>
        <w:rPr>
          <w:rStyle w:val="None"/>
          <w:sz w:val="22"/>
          <w:szCs w:val="22"/>
        </w:rPr>
        <w:t xml:space="preserve">, </w:t>
      </w:r>
      <w:r>
        <w:rPr>
          <w:rStyle w:val="None"/>
          <w:iCs/>
          <w:sz w:val="22"/>
          <w:szCs w:val="22"/>
        </w:rPr>
        <w:t xml:space="preserve">where </w:t>
      </w:r>
      <m:oMath>
        <m:r>
          <w:rPr>
            <w:rStyle w:val="None"/>
            <w:rFonts w:ascii="Cambria Math" w:hAnsi="Cambria Math"/>
            <w:sz w:val="22"/>
            <w:szCs w:val="22"/>
          </w:rPr>
          <m:t>C</m:t>
        </m:r>
      </m:oMath>
      <w:r>
        <w:rPr>
          <w:rStyle w:val="None"/>
          <w:iCs/>
          <w:sz w:val="22"/>
          <w:szCs w:val="22"/>
        </w:rPr>
        <w:t xml:space="preserve"> is the proportionality constant.</w:t>
      </w:r>
      <w:r>
        <w:rPr>
          <w:rStyle w:val="None"/>
          <w:sz w:val="22"/>
          <w:szCs w:val="22"/>
        </w:rPr>
        <w:t xml:space="preserve"> Then we have,</w:t>
      </w:r>
    </w:p>
    <w:p w14:paraId="000B8733" w14:textId="77777777" w:rsidR="00F60A64" w:rsidRPr="00B11DBB" w:rsidRDefault="00F60A64" w:rsidP="00F60A64">
      <w:pPr>
        <w:rPr>
          <w:rStyle w:val="None"/>
          <w:sz w:val="22"/>
          <w:szCs w:val="22"/>
        </w:rPr>
      </w:pPr>
    </w:p>
    <w:p w14:paraId="554E70CA"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3)</w:t>
      </w:r>
    </w:p>
    <w:p w14:paraId="3D49D73E" w14:textId="77777777" w:rsidR="00F60A64" w:rsidRPr="00D337F3" w:rsidRDefault="00F60A64" w:rsidP="00F60A64">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Our choice of 0.76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Pr>
          <w:rStyle w:val="None"/>
          <w:rFonts w:ascii="Times New Roman" w:eastAsia="Times New Roman" w:hAnsi="Times New Roman" w:cs="Times New Roman"/>
          <w:iCs/>
          <w:sz w:val="22"/>
          <w:szCs w:val="22"/>
        </w:rPr>
        <w:t xml:space="preserve">, </w:t>
      </w:r>
      <w:r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Pr="00D337F3">
        <w:rPr>
          <w:rStyle w:val="None"/>
          <w:rFonts w:ascii="Times New Roman" w:eastAsia="Times New Roman" w:hAnsi="Times New Roman" w:cs="Times New Roman"/>
          <w:iCs/>
          <w:sz w:val="22"/>
          <w:szCs w:val="22"/>
        </w:rPr>
        <w:t xml:space="preserve"> to </w:t>
      </w:r>
      <w:r>
        <w:rPr>
          <w:rStyle w:val="None"/>
          <w:rFonts w:ascii="Times New Roman" w:eastAsia="Times New Roman" w:hAnsi="Times New Roman" w:cs="Times New Roman"/>
          <w:iCs/>
          <w:sz w:val="22"/>
          <w:szCs w:val="22"/>
        </w:rPr>
        <w:t>match those</w:t>
      </w:r>
      <w:r w:rsidRPr="00D337F3">
        <w:rPr>
          <w:rStyle w:val="None"/>
          <w:rFonts w:ascii="Times New Roman" w:eastAsia="Times New Roman" w:hAnsi="Times New Roman" w:cs="Times New Roman"/>
          <w:iCs/>
          <w:sz w:val="22"/>
          <w:szCs w:val="22"/>
        </w:rPr>
        <w:t xml:space="preserve"> of the experimentally determined target LRF.</w:t>
      </w:r>
    </w:p>
    <w:p w14:paraId="54D32F2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In our experiment, the external variability was induced by changing the surface reflectance of the objects in the background. We used a multivariate normal distribution to generate the surface reflectance functions of the background objects.</w:t>
      </w:r>
      <w:r>
        <w:rPr>
          <w:rStyle w:val="FootnoteReference"/>
          <w:rFonts w:ascii="Times New Roman" w:hAnsi="Times New Roman"/>
          <w:sz w:val="22"/>
          <w:szCs w:val="22"/>
        </w:rPr>
        <w:footnoteReference w:id="2"/>
      </w:r>
      <w:r>
        <w:rPr>
          <w:rStyle w:val="None"/>
          <w:rFonts w:ascii="Times New Roman" w:hAnsi="Times New Roman"/>
          <w:sz w:val="22"/>
          <w:szCs w:val="22"/>
        </w:rPr>
        <w:t xml:space="preserve"> To change the amount of external noise, we scaled the variance of the multinormal distribution by multiplying its covariance matrix with a scalar. Thus, for our experiments we can write:</w:t>
      </w:r>
    </w:p>
    <w:p w14:paraId="44C5C064"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4)</w:t>
      </w:r>
    </w:p>
    <w:p w14:paraId="71729D82" w14:textId="77777777" w:rsidR="00F60A64" w:rsidRDefault="00F60A64" w:rsidP="00F60A64">
      <w:pPr>
        <w:rPr>
          <w:rStyle w:val="None"/>
          <w:sz w:val="22"/>
          <w:szCs w:val="22"/>
        </w:rPr>
      </w:pPr>
      <w:r>
        <w:rPr>
          <w:rStyle w:val="None"/>
          <w:sz w:val="22"/>
          <w:szCs w:val="22"/>
        </w:rPr>
        <w:t xml:space="preserve">wher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Pr>
          <w:rStyle w:val="None"/>
          <w:sz w:val="22"/>
          <w:szCs w:val="22"/>
        </w:rPr>
        <w:t xml:space="preserve"> is the covariance scalar and </w:t>
      </w:r>
      <m:oMath>
        <m:sSubSup>
          <m:sSubSupPr>
            <m:ctrlPr>
              <w:rPr>
                <w:rStyle w:val="None"/>
                <w:rFonts w:ascii="Cambria Math" w:hAnsi="Cambria Math"/>
                <w:i/>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5511749E" w14:textId="77777777" w:rsidR="00F60A64" w:rsidRDefault="00F60A64" w:rsidP="00F60A64">
      <w:pPr>
        <w:rPr>
          <w:rStyle w:val="None"/>
          <w:sz w:val="22"/>
          <w:szCs w:val="22"/>
        </w:rPr>
      </w:pPr>
    </w:p>
    <w:p w14:paraId="19B3BCEC"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1F637650" w14:textId="77777777" w:rsidR="00F60A64" w:rsidRPr="000E3DCD" w:rsidRDefault="00F60A64" w:rsidP="00F60A64">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5)</w:t>
      </w:r>
    </w:p>
    <w:p w14:paraId="45BEA6F7" w14:textId="77777777" w:rsidR="00F60A64" w:rsidRDefault="00F60A64" w:rsidP="00F60A64">
      <w:pPr>
        <w:pStyle w:val="Default"/>
        <w:spacing w:before="0" w:after="270"/>
        <w:rPr>
          <w:rFonts w:ascii="Times New Roman" w:hAnsi="Times New Roman"/>
          <w:b/>
          <w:bCs/>
          <w:sz w:val="22"/>
          <w:szCs w:val="22"/>
        </w:rPr>
      </w:pPr>
      <w:r>
        <w:rPr>
          <w:rFonts w:ascii="Times New Roman" w:hAnsi="Times New Roman"/>
          <w:sz w:val="22"/>
          <w:szCs w:val="22"/>
        </w:rPr>
        <w:t>The equation above predicts that the 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 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threshold will approach a constant 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ill approach a straight line with slope 1 in th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versus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Pr>
          <w:rStyle w:val="None"/>
          <w:rFonts w:ascii="Times New Roman" w:hAnsi="Times New Roman"/>
          <w:sz w:val="22"/>
          <w:szCs w:val="22"/>
        </w:rPr>
        <w:t xml:space="preserve"> plot. Fitting the measurements with Equation 5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3E182BA5" w14:textId="0BEA5BB6"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2</w:t>
      </w:r>
      <w:r w:rsidR="00A66F34">
        <w:rPr>
          <w:rFonts w:ascii="Times New Roman" w:hAnsi="Times New Roman"/>
          <w:b/>
          <w:bCs/>
          <w:sz w:val="22"/>
          <w:szCs w:val="22"/>
        </w:rPr>
        <w:t>.13</w:t>
      </w:r>
      <w:r>
        <w:rPr>
          <w:rFonts w:ascii="Times New Roman" w:hAnsi="Times New Roman"/>
          <w:b/>
          <w:bCs/>
          <w:sz w:val="22"/>
          <w:szCs w:val="22"/>
        </w:rPr>
        <w:t xml:space="preserve"> Linear Receptive Field Model</w:t>
      </w:r>
    </w:p>
    <w:p w14:paraId="404F3195" w14:textId="77777777" w:rsidR="00F60A64" w:rsidRPr="00723CC7"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hen the external noise added to the images is characterized by a multivariate Gaussian, a simple linear receptive field (LINRF) model of the visual system is equivalent to the SDT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392DF666"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Pr="00B87D7E">
        <w:rPr>
          <w:rFonts w:ascii="Times New Roman" w:hAnsi="Times New Roman" w:cs="Times New Roman"/>
          <w:sz w:val="22"/>
          <w:szCs w:val="22"/>
        </w:rPr>
        <w:t xml:space="preserv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receptive field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 xml:space="preserve">a random variable representing a draw of </w:t>
      </w:r>
      <w:r>
        <w:rPr>
          <w:rFonts w:ascii="Times New Roman" w:hAnsi="Times New Roman" w:cs="Times New Roman"/>
          <w:sz w:val="22"/>
          <w:szCs w:val="22"/>
        </w:rPr>
        <w:t>zero mean</w:t>
      </w:r>
      <w:r w:rsidRPr="00B87D7E">
        <w:rPr>
          <w:rFonts w:ascii="Times New Roman" w:hAnsi="Times New Roman" w:cs="Times New Roman"/>
          <w:sz w:val="22"/>
          <w:szCs w:val="22"/>
        </w:rPr>
        <w:t xml:space="preserv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in the receptive field response for a fixed image</w:t>
      </w:r>
      <w:r w:rsidRPr="00B87D7E">
        <w:rPr>
          <w:rFonts w:ascii="Times New Roman" w:hAnsi="Times New Roman" w:cs="Times New Roman"/>
          <w:sz w:val="22"/>
          <w:szCs w:val="22"/>
        </w:rPr>
        <w:t>.</w:t>
      </w:r>
      <w:r>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Pr>
          <w:rStyle w:val="None"/>
          <w:rFonts w:ascii="Times New Roman" w:hAnsi="Times New Roman" w:cs="Times New Roman"/>
          <w:sz w:val="22"/>
          <w:szCs w:val="22"/>
        </w:rPr>
        <w:t>.</w:t>
      </w:r>
    </w:p>
    <w:p w14:paraId="335275A8"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D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w:t>
      </w:r>
      <w:r>
        <w:rPr>
          <w:rFonts w:ascii="Times New Roman" w:hAnsi="Times New Roman" w:cs="Times New Roman"/>
          <w:sz w:val="22"/>
          <w:szCs w:val="22"/>
        </w:rPr>
        <w:t>s</w:t>
      </w:r>
      <w:r w:rsidRPr="00B87D7E">
        <w:rPr>
          <w:rFonts w:ascii="Times New Roman" w:hAnsi="Times New Roman" w:cs="Times New Roman"/>
          <w:sz w:val="22"/>
          <w:szCs w:val="22"/>
        </w:rPr>
        <w:t xml:space="preserv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External </w:t>
      </w:r>
      <w:r>
        <w:rPr>
          <w:rFonts w:ascii="Times New Roman" w:hAnsi="Times New Roman" w:cs="Times New Roman"/>
          <w:sz w:val="22"/>
          <w:szCs w:val="22"/>
        </w:rPr>
        <w:t xml:space="preserve">Gaussian </w:t>
      </w:r>
      <w:r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w:t>
      </w:r>
      <w:r>
        <w:rPr>
          <w:rFonts w:ascii="Times New Roman" w:hAnsi="Times New Roman" w:cs="Times New Roman"/>
          <w:sz w:val="22"/>
          <w:szCs w:val="22"/>
        </w:rPr>
        <w:t xml:space="preserve"> The external noise need not have zero mean. After incorporation of the external nois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receptive field</w:t>
      </w:r>
      <w:r w:rsidDel="00041878">
        <w:rPr>
          <w:rFonts w:ascii="Times New Roman" w:hAnsi="Times New Roman" w:cs="Times New Roman"/>
          <w:sz w:val="22"/>
          <w:szCs w:val="22"/>
        </w:rPr>
        <w:t xml:space="preserve"> </w:t>
      </w:r>
      <w:r>
        <w:rPr>
          <w:rFonts w:ascii="Times New Roman" w:hAnsi="Times New Roman" w:cs="Times New Roman"/>
          <w:sz w:val="22"/>
          <w:szCs w:val="22"/>
        </w:rPr>
        <w:t>to the comparison and standard images is given by</w:t>
      </w:r>
    </w:p>
    <w:p w14:paraId="7D787642" w14:textId="77777777" w:rsidR="00F60A64" w:rsidRPr="003A0E1B" w:rsidRDefault="00F60A64" w:rsidP="00F60A64">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6)</w:t>
      </w:r>
    </w:p>
    <w:p w14:paraId="115DC614"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7)</w:t>
      </w:r>
    </w:p>
    <w:p w14:paraId="5584A9BB" w14:textId="77777777" w:rsidR="00F60A64"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 xml:space="preserve">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variance</w:t>
      </w:r>
    </w:p>
    <w:p w14:paraId="5D705B2D" w14:textId="77777777" w:rsidR="00F60A64" w:rsidRPr="00B87D7E" w:rsidRDefault="00F60A64" w:rsidP="00F60A64">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t>(8)</w:t>
      </w:r>
    </w:p>
    <w:p w14:paraId="3A66AAEF" w14:textId="77777777" w:rsidR="00F60A64" w:rsidRDefault="00F60A64" w:rsidP="00F60A64">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Pr>
          <w:rFonts w:ascii="Times New Roman" w:hAnsi="Times New Roman" w:cs="Times New Roman"/>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Here</w:t>
      </w:r>
      <w:r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external </w:t>
      </w:r>
      <w:r w:rsidRPr="00B87D7E">
        <w:rPr>
          <w:rFonts w:ascii="Times New Roman" w:hAnsi="Times New Roman" w:cs="Times New Roman"/>
          <w:sz w:val="22"/>
          <w:szCs w:val="22"/>
        </w:rPr>
        <w:t>noise</w:t>
      </w:r>
      <w:r>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Pr>
          <w:rFonts w:ascii="Times New Roman" w:hAnsi="Times New Roman" w:cs="Times New Roman"/>
          <w:sz w:val="22"/>
          <w:szCs w:val="22"/>
        </w:rPr>
        <w:t xml:space="preserve"> is a constant,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Fonts w:ascii="Times New Roman" w:hAnsi="Times New Roman" w:cs="Times New Roman"/>
          <w:sz w:val="22"/>
          <w:szCs w:val="22"/>
        </w:rPr>
        <w:t xml:space="preserve"> is as defined is the SDT section above.</w:t>
      </w:r>
    </w:p>
    <w:p w14:paraId="0FB867A5" w14:textId="77777777" w:rsidR="00F60A64" w:rsidRDefault="00F60A64" w:rsidP="00F60A64">
      <w:pPr>
        <w:pStyle w:val="Default"/>
        <w:spacing w:after="270"/>
        <w:rPr>
          <w:rFonts w:ascii="Times New Roman" w:hAnsi="Times New Roman"/>
          <w:sz w:val="22"/>
          <w:szCs w:val="22"/>
        </w:rPr>
      </w:pPr>
      <w:r>
        <w:rPr>
          <w:rFonts w:ascii="Times New Roman" w:hAnsi="Times New Roman" w:cs="Times New Roman"/>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Pr>
          <w:rFonts w:ascii="Times New Roman" w:hAnsi="Times New Roman" w:cs="Times New Roman"/>
          <w:sz w:val="22"/>
          <w:szCs w:val="22"/>
        </w:rPr>
        <w:t xml:space="preserve"> of the SDT model developed above. That is, we assume that on each trial, the observer chooses as lighter the interval for which the response of the receptive field is greater. Fo</w:t>
      </w:r>
      <w:r>
        <w:rPr>
          <w:rStyle w:val="None"/>
          <w:rFonts w:ascii="Times New Roman" w:hAnsi="Times New Roman" w:cs="Times New Roman"/>
          <w:sz w:val="22"/>
          <w:szCs w:val="22"/>
        </w:rPr>
        <w:t>llowing the development of the SDT model</w:t>
      </w:r>
      <w:r>
        <w:rPr>
          <w:rFonts w:ascii="Times New Roman" w:hAnsi="Times New Roman"/>
          <w:sz w:val="22"/>
          <w:szCs w:val="22"/>
        </w:rPr>
        <w:t>, we have</w:t>
      </w:r>
    </w:p>
    <w:p w14:paraId="306CF019" w14:textId="77777777" w:rsidR="00F60A64" w:rsidRDefault="00F60A64" w:rsidP="00F60A64">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9)</w:t>
      </w:r>
    </w:p>
    <w:p w14:paraId="5E43A9AD" w14:textId="77777777" w:rsidR="00F60A64" w:rsidRDefault="00F60A64" w:rsidP="00F60A64">
      <w:pPr>
        <w:pStyle w:val="Default"/>
        <w:rPr>
          <w:rStyle w:val="None"/>
          <w:rFonts w:ascii="Times New Roman" w:hAnsi="Times New Roman"/>
          <w:sz w:val="22"/>
          <w:szCs w:val="22"/>
        </w:rPr>
      </w:pPr>
      <w:r>
        <w:rPr>
          <w:rFonts w:ascii="Times New Roman" w:hAnsi="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of the external nois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Pr>
          <w:rStyle w:val="None"/>
          <w:rFonts w:ascii="Times New Roman" w:hAnsi="Times New Roman" w:cs="Times New Roman"/>
          <w:sz w:val="22"/>
          <w:szCs w:val="22"/>
        </w:rPr>
        <w:t xml:space="preserve"> denotes the covariance matrix of the external noise corresponding to the level of variation in natural images. </w:t>
      </w:r>
      <w:r w:rsidRPr="00942D69">
        <w:rPr>
          <w:rFonts w:ascii="Times New Roman" w:hAnsi="Times New Roman"/>
          <w:sz w:val="22"/>
          <w:szCs w:val="22"/>
        </w:rPr>
        <w:t>Comparing to relation derived in the SDT model (Equation 4), we see that this is the same functional form for the relation between</w:t>
      </w:r>
      <w:r>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w:t>
      </w:r>
    </w:p>
    <w:p w14:paraId="64D12D55" w14:textId="77777777" w:rsidR="00F60A64"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is procedure is described in more detail below.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then fi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7C50DC4" w14:textId="0A916E39" w:rsidR="00F60A64" w:rsidRDefault="00FF0CFB" w:rsidP="00F60A64">
      <w:pPr>
        <w:pStyle w:val="Default"/>
        <w:spacing w:before="0" w:after="270"/>
        <w:rPr>
          <w:rFonts w:ascii="Times New Roman" w:hAnsi="Times New Roman"/>
          <w:b/>
          <w:bCs/>
          <w:sz w:val="22"/>
          <w:szCs w:val="22"/>
        </w:rPr>
      </w:pPr>
      <w:r>
        <w:rPr>
          <w:rFonts w:ascii="Times New Roman" w:hAnsi="Times New Roman"/>
          <w:b/>
          <w:bCs/>
          <w:sz w:val="22"/>
          <w:szCs w:val="22"/>
        </w:rPr>
        <w:t>2.14</w:t>
      </w:r>
      <w:r w:rsidR="00F60A64">
        <w:rPr>
          <w:rFonts w:ascii="Times New Roman" w:hAnsi="Times New Roman"/>
          <w:b/>
          <w:bCs/>
          <w:sz w:val="22"/>
          <w:szCs w:val="22"/>
        </w:rPr>
        <w:t xml:space="preserve"> SDT </w:t>
      </w:r>
      <w:r w:rsidR="00F60A64" w:rsidRPr="00A86910">
        <w:rPr>
          <w:rFonts w:ascii="Times New Roman" w:hAnsi="Times New Roman"/>
          <w:b/>
          <w:bCs/>
          <w:sz w:val="22"/>
          <w:szCs w:val="22"/>
        </w:rPr>
        <w:t>Model Fit</w:t>
      </w:r>
    </w:p>
    <w:p w14:paraId="6DADE3A7" w14:textId="77777777" w:rsidR="00F60A64" w:rsidRPr="00031194" w:rsidRDefault="00F60A64" w:rsidP="00F60A64">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Pr="00C96C07">
        <w:rPr>
          <w:rFonts w:ascii="Times New Roman" w:hAnsi="Times New Roman"/>
          <w:sz w:val="22"/>
          <w:szCs w:val="22"/>
        </w:rPr>
        <w:t>theory of signal detection</w:t>
      </w:r>
      <w:r>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r w:rsidRPr="00A86910">
        <w:rPr>
          <w:rFonts w:ascii="Times New Roman" w:hAnsi="Times New Roman"/>
          <w:i/>
          <w:iCs/>
          <w:sz w:val="22"/>
          <w:szCs w:val="22"/>
        </w:rPr>
        <w:t>fmincon</w:t>
      </w:r>
      <w:r>
        <w:rPr>
          <w:rFonts w:ascii="Times New Roman" w:hAnsi="Times New Roman"/>
          <w:sz w:val="22"/>
          <w:szCs w:val="22"/>
        </w:rPr>
        <w:t>.</w:t>
      </w:r>
    </w:p>
    <w:p w14:paraId="43037A80" w14:textId="3096EEC9" w:rsidR="00F60A64" w:rsidRDefault="00FF0CFB" w:rsidP="00F60A64">
      <w:pPr>
        <w:pStyle w:val="Default"/>
        <w:spacing w:before="0" w:after="270"/>
        <w:rPr>
          <w:rStyle w:val="None"/>
          <w:rFonts w:ascii="Times New Roman" w:hAnsi="Times New Roman"/>
          <w:b/>
          <w:bCs/>
          <w:sz w:val="22"/>
          <w:szCs w:val="22"/>
        </w:rPr>
      </w:pPr>
      <w:r>
        <w:rPr>
          <w:rFonts w:ascii="Times New Roman" w:hAnsi="Times New Roman"/>
          <w:b/>
          <w:bCs/>
          <w:sz w:val="22"/>
          <w:szCs w:val="22"/>
        </w:rPr>
        <w:t>2</w:t>
      </w:r>
      <w:r w:rsidR="00F60A64">
        <w:rPr>
          <w:rFonts w:ascii="Times New Roman" w:hAnsi="Times New Roman"/>
          <w:b/>
          <w:bCs/>
          <w:sz w:val="22"/>
          <w:szCs w:val="22"/>
        </w:rPr>
        <w:t>.1</w:t>
      </w:r>
      <w:r>
        <w:rPr>
          <w:rFonts w:ascii="Times New Roman" w:hAnsi="Times New Roman"/>
          <w:b/>
          <w:bCs/>
          <w:sz w:val="22"/>
          <w:szCs w:val="22"/>
        </w:rPr>
        <w:t>5</w:t>
      </w:r>
      <w:r w:rsidR="00F60A64">
        <w:rPr>
          <w:rFonts w:ascii="Times New Roman" w:hAnsi="Times New Roman"/>
          <w:b/>
          <w:bCs/>
          <w:sz w:val="22"/>
          <w:szCs w:val="22"/>
        </w:rPr>
        <w:t xml:space="preserve"> </w:t>
      </w:r>
      <w:r w:rsidR="00F60A64">
        <w:rPr>
          <w:rStyle w:val="None"/>
          <w:rFonts w:ascii="Times New Roman" w:hAnsi="Times New Roman"/>
          <w:b/>
          <w:bCs/>
          <w:sz w:val="22"/>
          <w:szCs w:val="22"/>
        </w:rPr>
        <w:t>Linear Receptive Field Model Fit</w:t>
      </w:r>
    </w:p>
    <w:p w14:paraId="777F4BA6" w14:textId="77777777" w:rsidR="00F60A64" w:rsidRPr="005B61DE" w:rsidRDefault="00F60A64" w:rsidP="00F60A64">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Pr>
          <w:rFonts w:ascii="Times New Roman" w:hAnsi="Times New Roman"/>
          <w:sz w:val="22"/>
          <w:szCs w:val="22"/>
        </w:rPr>
        <w:t>linear receptive field (</w:t>
      </w:r>
      <w:r>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Pr>
          <w:rStyle w:val="None"/>
          <w:rFonts w:ascii="Times New Roman" w:hAnsi="Times New Roman"/>
          <w:sz w:val="22"/>
          <w:szCs w:val="22"/>
        </w:rPr>
        <w:t xml:space="preserve">. We used simulation for two reasons. First, it allowed us to incorporate a model of the early visual system into the computations. </w:t>
      </w:r>
      <w:r>
        <w:rPr>
          <w:rStyle w:val="None"/>
          <w:rFonts w:ascii="Times New Roman" w:hAnsi="Times New Roman"/>
          <w:sz w:val="22"/>
          <w:szCs w:val="22"/>
        </w:rPr>
        <w:lastRenderedPageBreak/>
        <w:t>Second, it provides a way to account for truncation in the Gaussian model of natural surface reflectances. The truncation occurs because we require that surface reflectance at each wavelength lie between 0 and 1.</w:t>
      </w:r>
    </w:p>
    <w:p w14:paraId="6986269F" w14:textId="77777777" w:rsidR="00F60A64" w:rsidRDefault="00F60A64" w:rsidP="00F60A64">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model of early visual system was as described by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2018)</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ISETBio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ISETBio; isetbio.org; Cottaris, Jiang, Ding, Wandell, &amp; Brainard, 2019)</w:t>
      </w:r>
      <w:r>
        <w:rPr>
          <w:rStyle w:val="None"/>
          <w:rFonts w:ascii="Times New Roman" w:hAnsi="Times New Roman"/>
          <w:sz w:val="22"/>
          <w:szCs w:val="22"/>
        </w:rPr>
        <w:fldChar w:fldCharType="end"/>
      </w:r>
      <w:r>
        <w:rPr>
          <w:rStyle w:val="None"/>
          <w:rFonts w:ascii="Times New Roman" w:hAnsi="Times New Roman"/>
          <w:sz w:val="22"/>
          <w:szCs w:val="22"/>
        </w:rPr>
        <w:t xml:space="preserve">. It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Marimont &amp; Wandell, 199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by the mosaic of long (L), middle (M) and short (S) wavelength-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Brainard, 20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CIE, 2007)</w:t>
      </w:r>
      <w:r>
        <w:rPr>
          <w:rStyle w:val="None"/>
          <w:rFonts w:ascii="Times New Roman" w:hAnsi="Times New Roman"/>
          <w:sz w:val="22"/>
          <w:szCs w:val="22"/>
        </w:rPr>
        <w:fldChar w:fldCharType="end"/>
      </w:r>
      <w:r>
        <w:rPr>
          <w:rStyle w:val="None"/>
          <w:rFonts w:ascii="Times New Roman" w:hAnsi="Times New Roman"/>
          <w:sz w:val="22"/>
          <w:szCs w:val="22"/>
        </w:rPr>
        <w:t xml:space="preserve"> as implemented in ISETBio was used to obtain LMS cone fundamentals. Cone excitations were calculated as the number of photopigment isomerizations in a 100ms integration time, and included simulation of the Poisson variability of the isomerization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Rodieck, 1998)</w:t>
      </w:r>
      <w:r>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isomerizations were demosaiced using linear interpolation to estimate LMS isomerization images. Further, the isomerizations of each cone class was normalized by the summed (over wavelength) quantal efficiency of the corresponding cone class, to make the magnitude of the signals from the three cone classes similar to each other. This normalization occurred after incorporation of Poisson noise and did not affect the signal-to-noise ratio of the signals from the different cone classes.</w:t>
      </w:r>
    </w:p>
    <w:p w14:paraId="5A84A3C3" w14:textId="77777777" w:rsidR="00F60A64" w:rsidRPr="00723CC7" w:rsidRDefault="00F60A64" w:rsidP="00F60A64">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spatially uniform positive sensitivity, while the surround was taken to have spatially uniform negative sensitivity. Each point in the central region 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each region of the surround had sensitivity denoted b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the same for each of the three cone classes. The RF response was taken as the sum of the L, M and S RF component responses. Gaussian internal noise with zero mean was added to the resulting dot product. The variance of the in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2D8B4F4D"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 predictions of the </w:t>
      </w:r>
      <w:r>
        <w:rPr>
          <w:rFonts w:ascii="Times New Roman" w:hAnsi="Times New Roman"/>
          <w:sz w:val="22"/>
          <w:szCs w:val="22"/>
        </w:rPr>
        <w:t xml:space="preserve">linear receptive field </w:t>
      </w:r>
      <w:r>
        <w:rPr>
          <w:rStyle w:val="None"/>
          <w:rFonts w:ascii="Times New Roman" w:hAnsi="Times New Roman"/>
          <w:sz w:val="22"/>
          <w:szCs w:val="22"/>
        </w:rPr>
        <w:t>model for any choice of model parameters were obtained using simulation of a two-interval force choice paradigm similar to the experiment. For each trial, we randomly sampled a standard image and a comparison image from our dataset. We obtained the response of the receptive field (noise-added dot product) to the images and compared them to determine the simulated choice on that trial. This process was repeated 10,000 times for each of the 11 comparison LRF levels. The proportion comparison chosen data was used to get the psychometric function and the threshold of discrimination, similar to the method used for human data. We estimated the threshold at the six values of covariance scalar at which we performed the human experiments.</w:t>
      </w:r>
    </w:p>
    <w:p w14:paraId="546E002F"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Pr>
          <w:rStyle w:val="None"/>
          <w:rFonts w:ascii="Times New Roman" w:hAnsi="Times New Roman"/>
          <w:sz w:val="22"/>
          <w:szCs w:val="22"/>
        </w:rPr>
        <w:t>)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mean squared error values obtained as a function of these two parameters were fit with a degree two polynomial of two variables using the MATLAB</w:t>
      </w:r>
      <w:r w:rsidRPr="003B6EB5">
        <w:rPr>
          <w:rStyle w:val="None"/>
          <w:rFonts w:ascii="Times New Roman" w:hAnsi="Times New Roman"/>
          <w:i/>
          <w:iCs/>
          <w:sz w:val="22"/>
          <w:szCs w:val="22"/>
        </w:rPr>
        <w:t xml:space="preserve"> fit</w:t>
      </w:r>
      <w:r>
        <w:rPr>
          <w:rStyle w:val="None"/>
          <w:rFonts w:ascii="Times New Roman" w:hAnsi="Times New Roman"/>
          <w:sz w:val="22"/>
          <w:szCs w:val="22"/>
        </w:rPr>
        <w:t xml:space="preserve"> function. The resulting polynomial was minimized to estimate the parameters with lowest mean square error. These parameters were then used to estimate the internal and external noise standard deviation of the </w:t>
      </w:r>
      <w:r>
        <w:rPr>
          <w:rFonts w:ascii="Times New Roman" w:hAnsi="Times New Roman"/>
          <w:sz w:val="22"/>
          <w:szCs w:val="22"/>
        </w:rPr>
        <w:t xml:space="preserve">linear receptive field </w:t>
      </w:r>
      <w:r>
        <w:rPr>
          <w:rStyle w:val="None"/>
          <w:rFonts w:ascii="Times New Roman" w:hAnsi="Times New Roman"/>
          <w:sz w:val="22"/>
          <w:szCs w:val="22"/>
        </w:rPr>
        <w:t xml:space="preserve">model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Pr>
          <w:rStyle w:val="None"/>
          <w:rFonts w:ascii="Times New Roman" w:hAnsi="Times New Roman"/>
          <w:sz w:val="22"/>
          <w:szCs w:val="22"/>
        </w:rPr>
        <w:t xml:space="preserve"> as explained above, where t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Pr>
          <w:rStyle w:val="None"/>
          <w:rFonts w:ascii="Times New Roman" w:hAnsi="Times New Roman"/>
          <w:sz w:val="22"/>
          <w:szCs w:val="22"/>
        </w:rPr>
        <w:t>.</w:t>
      </w:r>
    </w:p>
    <w:p w14:paraId="1B09E24B" w14:textId="7777777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The best parameters and the internal and external noise standard deviation were estimated separately for the mean observer and the individual observers.</w:t>
      </w:r>
    </w:p>
    <w:p w14:paraId="653B1B34" w14:textId="44B489F4" w:rsidR="00F60A64" w:rsidRDefault="00FF0CFB" w:rsidP="00F60A64">
      <w:pPr>
        <w:pStyle w:val="Default"/>
        <w:spacing w:before="0" w:after="270"/>
        <w:rPr>
          <w:rFonts w:ascii="Times New Roman" w:hAnsi="Times New Roman"/>
          <w:sz w:val="22"/>
          <w:szCs w:val="22"/>
        </w:rPr>
      </w:pPr>
      <w:r>
        <w:rPr>
          <w:rFonts w:ascii="Times New Roman" w:hAnsi="Times New Roman"/>
          <w:b/>
          <w:bCs/>
          <w:sz w:val="22"/>
          <w:szCs w:val="22"/>
        </w:rPr>
        <w:t>2</w:t>
      </w:r>
      <w:r w:rsidR="00F60A64">
        <w:rPr>
          <w:rFonts w:ascii="Times New Roman" w:hAnsi="Times New Roman"/>
          <w:b/>
          <w:bCs/>
          <w:sz w:val="22"/>
          <w:szCs w:val="22"/>
        </w:rPr>
        <w:t>.1</w:t>
      </w:r>
      <w:r>
        <w:rPr>
          <w:rFonts w:ascii="Times New Roman" w:hAnsi="Times New Roman"/>
          <w:b/>
          <w:bCs/>
          <w:sz w:val="22"/>
          <w:szCs w:val="22"/>
        </w:rPr>
        <w:t>6</w:t>
      </w:r>
      <w:r w:rsidR="00F60A64">
        <w:rPr>
          <w:rFonts w:ascii="Times New Roman" w:hAnsi="Times New Roman"/>
          <w:b/>
          <w:bCs/>
          <w:sz w:val="22"/>
          <w:szCs w:val="22"/>
        </w:rPr>
        <w:t xml:space="preserve"> </w:t>
      </w:r>
      <w:r w:rsidR="00F60A64">
        <w:rPr>
          <w:rStyle w:val="None"/>
          <w:rFonts w:ascii="Times New Roman" w:hAnsi="Times New Roman"/>
          <w:b/>
          <w:bCs/>
          <w:sz w:val="22"/>
          <w:szCs w:val="22"/>
        </w:rPr>
        <w:t>Code and Data Availability</w:t>
      </w:r>
    </w:p>
    <w:p w14:paraId="278F906E" w14:textId="77777777" w:rsidR="00F60A64" w:rsidRPr="00C96C07" w:rsidRDefault="00F60A64" w:rsidP="00F60A64">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as supplementary information (SI). </w:t>
      </w:r>
      <w:r w:rsidRPr="00547D84">
        <w:rPr>
          <w:rFonts w:ascii="Times New Roman" w:hAnsi="Times New Roman"/>
          <w:sz w:val="22"/>
          <w:szCs w:val="22"/>
        </w:rPr>
        <w:t>The SI also provides the MATLAB scripts to generate Figures 2, 4, 5 and 6 and the scripts to get thresholds</w:t>
      </w:r>
      <w:r>
        <w:rPr>
          <w:rFonts w:ascii="Times New Roman" w:hAnsi="Times New Roman"/>
          <w:sz w:val="22"/>
          <w:szCs w:val="22"/>
        </w:rPr>
        <w:t xml:space="preserve"> of the linear receptive field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 The SI is available at: </w:t>
      </w:r>
      <w:r w:rsidRPr="00421A27">
        <w:rPr>
          <w:rFonts w:ascii="Times New Roman" w:hAnsi="Times New Roman"/>
          <w:sz w:val="22"/>
          <w:szCs w:val="22"/>
        </w:rPr>
        <w:t>https://github.com/vijaysoophie/EquivalentNoisePaper</w:t>
      </w:r>
    </w:p>
    <w:p w14:paraId="689F0110" w14:textId="1084A81B" w:rsidR="00B979EA" w:rsidRDefault="00830E1D"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2CBCCCEF" w:rsidR="00B979EA" w:rsidRDefault="00830E1D" w:rsidP="00247CF9">
      <w:pPr>
        <w:pStyle w:val="Default"/>
        <w:spacing w:before="0"/>
        <w:rPr>
          <w:rFonts w:ascii="Times New Roman" w:hAnsi="Times New Roman"/>
          <w:sz w:val="22"/>
          <w:szCs w:val="22"/>
        </w:rPr>
      </w:pPr>
      <w:r>
        <w:rPr>
          <w:rFonts w:ascii="Times New Roman" w:hAnsi="Times New Roman"/>
          <w:b/>
          <w:bCs/>
          <w:sz w:val="22"/>
          <w:szCs w:val="22"/>
        </w:rPr>
        <w:t>3</w:t>
      </w:r>
      <w:r w:rsidR="00DA655E">
        <w:rPr>
          <w:rFonts w:ascii="Times New Roman" w:hAnsi="Times New Roman"/>
          <w:b/>
          <w:bCs/>
          <w:sz w:val="22"/>
          <w:szCs w:val="22"/>
        </w:rPr>
        <w:t xml:space="preserve">.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00D2A0E8" w14:textId="77777777" w:rsidR="00CF1F78"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p>
    <w:p w14:paraId="7F1B82FF" w14:textId="2B738866" w:rsidR="00247CF9" w:rsidRPr="009669B4" w:rsidRDefault="000F3A2A" w:rsidP="00792D7D">
      <w:r>
        <w:t xml:space="preserve">using a two-alternative forced-choice </w:t>
      </w:r>
      <w:r w:rsidR="00C55249">
        <w:t xml:space="preserve">(2AFC) </w:t>
      </w:r>
      <w:r>
        <w:t>design</w:t>
      </w:r>
      <w:r w:rsidR="00896373">
        <w:t xml:space="preserve"> (Figure 1)</w:t>
      </w:r>
      <w:r w:rsidR="009B2D9C">
        <w:t xml:space="preserve">. On each trial, observers </w:t>
      </w:r>
      <w:r w:rsidR="009B30EB">
        <w:t xml:space="preserve">viewed </w:t>
      </w:r>
      <w:r w:rsidR="00EF1D94">
        <w:t>a standard image and comparison image</w:t>
      </w:r>
      <w:r w:rsidR="00D92D0C">
        <w:t xml:space="preserve">, </w:t>
      </w:r>
      <w:r w:rsidR="00BD37DF">
        <w:t xml:space="preserve">sequentially </w:t>
      </w:r>
      <w:r w:rsidR="00D92D0C">
        <w:t>presented on a calibrated monitor for 250ms each, with a 250ms inter-stimulus interval</w:t>
      </w:r>
      <w:r w:rsidR="00D92D0C" w:rsidDel="00EF1D94">
        <w:t xml:space="preserve"> </w:t>
      </w:r>
      <w:r w:rsidR="009B2D9C">
        <w:t xml:space="preserve">(Figure 1a). The images </w:t>
      </w:r>
      <w:r w:rsidR="00211AFF">
        <w:t xml:space="preserve">were </w:t>
      </w:r>
      <w:r w:rsidR="00723CC7">
        <w:t>computer graphics renderings of 3D scenes</w:t>
      </w:r>
      <w:r w:rsidR="004E5699">
        <w:t>. E</w:t>
      </w:r>
      <w:r w:rsidR="00F3377D">
        <w:t xml:space="preserve">ach scene contained an achromatic spherical target object. </w:t>
      </w:r>
      <w:r w:rsidR="009B2D9C">
        <w:t xml:space="preserve">The task was to report the image in which the </w:t>
      </w:r>
      <w:r w:rsidR="009506C9">
        <w:t xml:space="preserve">depicted </w:t>
      </w:r>
      <w:r w:rsidR="009B2D9C">
        <w:t xml:space="preserve">target object was lighter. </w:t>
      </w:r>
      <w:r w:rsidR="00802A61">
        <w:t>Across trials, we varied the</w:t>
      </w:r>
      <w:r w:rsidR="009B2D9C">
        <w:t xml:space="preserve"> luminous reflectance factor </w:t>
      </w:r>
      <w:r w:rsidR="00B66158">
        <w:fldChar w:fldCharType="begin"/>
      </w:r>
      <w:r w:rsidR="00B66158">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fldChar w:fldCharType="separate"/>
      </w:r>
      <w:r w:rsidR="00B66158">
        <w:rPr>
          <w:noProof/>
        </w:rPr>
        <w:t>(LRF; American Society for Testing and Materials, 2017)</w:t>
      </w:r>
      <w:r w:rsidR="00B66158">
        <w:fldChar w:fldCharType="end"/>
      </w:r>
      <w:r w:rsidR="001930EF">
        <w:t xml:space="preserve"> </w:t>
      </w:r>
      <w:r w:rsidR="00802A61">
        <w:t xml:space="preserve">of the </w:t>
      </w:r>
      <w:r w:rsidR="00356118">
        <w:t xml:space="preserve">target object </w:t>
      </w:r>
      <w:r w:rsidR="00802A61">
        <w:t xml:space="preserve">in the comparison image while keeping the LRF of the </w:t>
      </w:r>
      <w:r w:rsidR="00C530FF">
        <w:t xml:space="preserve">target </w:t>
      </w:r>
      <w:r w:rsidR="005252F8">
        <w:t xml:space="preserve">object </w:t>
      </w:r>
      <w:r w:rsidR="00802A61">
        <w:t xml:space="preserve">in the standard image fixed. The </w:t>
      </w:r>
      <w:r w:rsidR="00247CF9">
        <w:t xml:space="preserve">LRF is the ratio of the luminance of a surface under a reference illuminant </w:t>
      </w:r>
      <w:r w:rsidR="006C5922">
        <w:t>(here</w:t>
      </w:r>
      <w:r w:rsidR="003B4BA9">
        <w:t>, we used the</w:t>
      </w:r>
      <w:r w:rsidR="006C5922">
        <w:t xml:space="preserve"> CIE D65</w:t>
      </w:r>
      <w:r w:rsidR="00EC0F29">
        <w:t xml:space="preserve"> reference illuminant</w:t>
      </w:r>
      <w:r w:rsidR="006C5922">
        <w:t xml:space="preserve">) </w:t>
      </w:r>
      <w:r w:rsidR="00247CF9">
        <w:t>to the luminance of the reference illuminant itself.</w:t>
      </w:r>
      <w:r w:rsidR="001C78FE">
        <w:t xml:space="preserve"> Feedback was given on each trial based on which image contained the target object with the higher LRF.</w:t>
      </w:r>
      <w:r w:rsidR="001F1290" w:rsidRPr="001F1290">
        <w:rPr>
          <w:rStyle w:val="FootnoteReference"/>
          <w:sz w:val="22"/>
          <w:szCs w:val="22"/>
        </w:rPr>
        <w:t xml:space="preserve"> </w:t>
      </w:r>
      <w:r w:rsidR="001F1290">
        <w:rPr>
          <w:rStyle w:val="FootnoteReference"/>
          <w:sz w:val="22"/>
          <w:szCs w:val="22"/>
        </w:rPr>
        <w:footnoteReference w:id="3"/>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w:t>
      </w:r>
      <w:r>
        <w:rPr>
          <w:rFonts w:ascii="Times New Roman" w:hAnsi="Times New Roman"/>
          <w:sz w:val="22"/>
          <w:szCs w:val="22"/>
        </w:rPr>
        <w:lastRenderedPageBreak/>
        <w:t xml:space="preserve">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6A9AC86E" w:rsidR="0004085B" w:rsidRDefault="00830E1D" w:rsidP="0004085B">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1A1988F3" w14:textId="0B2BE60B" w:rsidR="009B2065" w:rsidRPr="006D7ABE" w:rsidRDefault="009B2065" w:rsidP="009B2065">
      <w:pPr>
        <w:rPr>
          <w:color w:val="000000"/>
          <w:sz w:val="22"/>
          <w:szCs w:val="22"/>
          <w14:textOutline w14:w="0" w14:cap="flat" w14:cmpd="sng" w14:algn="ctr">
            <w14:noFill/>
            <w14:prstDash w14:val="solid"/>
            <w14:bevel/>
          </w14:textOutline>
        </w:rPr>
      </w:pPr>
      <w:r>
        <w:rPr>
          <w:noProof/>
          <w:color w:val="000000"/>
          <w:sz w:val="22"/>
          <w:szCs w:val="22"/>
        </w:rPr>
        <w:lastRenderedPageBreak/>
        <w:drawing>
          <wp:inline distT="0" distB="0" distL="0" distR="0" wp14:anchorId="2C684C2B" wp14:editId="383EDFF8">
            <wp:extent cx="4508573" cy="509202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2">
                      <a:extLst>
                        <a:ext uri="{28A0092B-C50C-407E-A947-70E740481C1C}">
                          <a14:useLocalDpi xmlns:a14="http://schemas.microsoft.com/office/drawing/2010/main" val="0"/>
                        </a:ext>
                      </a:extLst>
                    </a:blip>
                    <a:srcRect l="24810" r="25385"/>
                    <a:stretch/>
                  </pic:blipFill>
                  <pic:spPr bwMode="auto">
                    <a:xfrm>
                      <a:off x="0" y="0"/>
                      <a:ext cx="4512991" cy="5097015"/>
                    </a:xfrm>
                    <a:prstGeom prst="rect">
                      <a:avLst/>
                    </a:prstGeom>
                    <a:ln>
                      <a:noFill/>
                    </a:ln>
                    <a:extLst>
                      <a:ext uri="{53640926-AAD7-44D8-BBD7-CCE9431645EC}">
                        <a14:shadowObscured xmlns:a14="http://schemas.microsoft.com/office/drawing/2010/main"/>
                      </a:ext>
                    </a:extLst>
                  </pic:spPr>
                </pic:pic>
              </a:graphicData>
            </a:graphic>
          </wp:inline>
        </w:drawing>
      </w:r>
    </w:p>
    <w:p w14:paraId="60A795F0" w14:textId="77777777" w:rsidR="009B2065" w:rsidRPr="006D7ABE" w:rsidRDefault="009B2065" w:rsidP="009B2065">
      <w:pPr>
        <w:rPr>
          <w:color w:val="000000"/>
          <w:sz w:val="22"/>
          <w:szCs w:val="22"/>
          <w14:textOutline w14:w="0" w14:cap="flat" w14:cmpd="sng" w14:algn="ctr">
            <w14:noFill/>
            <w14:prstDash w14:val="solid"/>
            <w14:bevel/>
          </w14:textOutline>
        </w:rPr>
      </w:pPr>
    </w:p>
    <w:p w14:paraId="182FF2DA" w14:textId="77777777" w:rsidR="009B2065" w:rsidRDefault="009B2065" w:rsidP="009B2065">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191367D0" w14:textId="77777777" w:rsidR="009B2065" w:rsidRDefault="009B2065" w:rsidP="009B2065">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r w:rsidRPr="00CC4509">
        <w:rPr>
          <w:sz w:val="22"/>
          <w:szCs w:val="22"/>
          <w:vertAlign w:val="superscript"/>
        </w:rPr>
        <w:t>th</w:t>
      </w:r>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1D28F1D0" w14:textId="56687B0B" w:rsidR="00CF1F78" w:rsidRPr="009579D6" w:rsidRDefault="00CF1F78" w:rsidP="00CF1F78">
      <w:pPr>
        <w:pStyle w:val="Default"/>
        <w:spacing w:before="0"/>
        <w:rPr>
          <w:rFonts w:ascii="Times New Roman" w:hAnsi="Times New Roman" w:cs="Times New Roman"/>
          <w:sz w:val="22"/>
          <w:szCs w:val="22"/>
        </w:rPr>
      </w:pPr>
      <w:r>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43A2D6BC" wp14:editId="5914C0C3">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6D17195" w14:textId="77777777" w:rsidR="00CF1F78" w:rsidRPr="009579D6" w:rsidRDefault="00CF1F78" w:rsidP="00CF1F78">
      <w:pPr>
        <w:pStyle w:val="Default"/>
        <w:spacing w:before="0"/>
        <w:rPr>
          <w:rFonts w:ascii="Times New Roman" w:hAnsi="Times New Roman" w:cs="Times New Roman"/>
          <w:sz w:val="22"/>
          <w:szCs w:val="22"/>
        </w:rPr>
      </w:pPr>
    </w:p>
    <w:p w14:paraId="3AD65EA3" w14:textId="1CE79769" w:rsidR="00CF1F78" w:rsidRPr="009579D6" w:rsidRDefault="00CF1F78" w:rsidP="00CC2C89">
      <w:pPr>
        <w:pStyle w:val="Default"/>
        <w:spacing w:before="0" w:after="270"/>
        <w:rPr>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r w:rsidRPr="00096F6D">
        <w:rPr>
          <w:rFonts w:ascii="Times New Roman" w:hAnsi="Times New Roman" w:cs="Times New Roman"/>
          <w:sz w:val="22"/>
          <w:szCs w:val="22"/>
        </w:rPr>
        <w:br w:type="page"/>
      </w:r>
    </w:p>
    <w:p w14:paraId="4CF956E0" w14:textId="50705BB4" w:rsidR="00CF1F78" w:rsidRPr="006D7ABE" w:rsidRDefault="00CF1F78" w:rsidP="00CF1F78">
      <w:pPr>
        <w:pStyle w:val="Default"/>
        <w:spacing w:before="0"/>
        <w:rPr>
          <w:rFonts w:ascii="Times New Roman" w:eastAsia="Times New Roman" w:hAnsi="Times New Roman" w:cs="Times New Roman"/>
          <w:sz w:val="22"/>
          <w:szCs w:val="22"/>
        </w:rPr>
      </w:pPr>
      <w:r w:rsidRPr="009579D6">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C33EA36" wp14:editId="3EACC646">
            <wp:extent cx="4870120" cy="2848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0425" cy="2848886"/>
                    </a:xfrm>
                    <a:prstGeom prst="rect">
                      <a:avLst/>
                    </a:prstGeom>
                  </pic:spPr>
                </pic:pic>
              </a:graphicData>
            </a:graphic>
          </wp:inline>
        </w:drawing>
      </w:r>
    </w:p>
    <w:p w14:paraId="1486AA0B" w14:textId="77777777" w:rsidR="00CF1F78" w:rsidRPr="00AF593F" w:rsidRDefault="00CF1F78" w:rsidP="00CF1F78">
      <w:pPr>
        <w:pStyle w:val="Default"/>
        <w:spacing w:before="0" w:after="270"/>
        <w:rPr>
          <w:rFonts w:ascii="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Pr>
          <w:rFonts w:ascii="Times New Roman" w:hAnsi="Times New Roman" w:cs="Times New Roman"/>
          <w:b/>
          <w:bCs/>
          <w:sz w:val="22"/>
          <w:szCs w:val="22"/>
        </w:rPr>
        <w:t>surface 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r w:rsidRPr="00AF593F">
        <w:rPr>
          <w:rFonts w:ascii="Times New Roman" w:hAnsi="Times New Roman" w:cs="Times New Roman"/>
          <w:sz w:val="22"/>
          <w:szCs w:val="22"/>
        </w:rPr>
        <w:br w:type="page"/>
      </w:r>
    </w:p>
    <w:p w14:paraId="661F3064" w14:textId="77777777" w:rsidR="004166D5" w:rsidRDefault="004166D5" w:rsidP="004166D5">
      <w:pPr>
        <w:rPr>
          <w:sz w:val="22"/>
          <w:szCs w:val="22"/>
        </w:rPr>
      </w:pPr>
      <w:r w:rsidRPr="000E3DCD">
        <w:rPr>
          <w:sz w:val="22"/>
          <w:szCs w:val="22"/>
        </w:rPr>
        <w:lastRenderedPageBreak/>
        <w:t xml:space="preserve">Figure 4 shows how discrimination thresholds change with the amount of variability in the spectra of the background objects. </w:t>
      </w:r>
      <w:r>
        <w:rPr>
          <w:sz w:val="22"/>
          <w:szCs w:val="22"/>
        </w:rPr>
        <w:t>M</w:t>
      </w:r>
      <w:r w:rsidRPr="000E3DCD">
        <w:rPr>
          <w:sz w:val="22"/>
          <w:szCs w:val="22"/>
        </w:rPr>
        <w:t>ean log threshold squared (</w:t>
      </w:r>
      <w:r>
        <w:rPr>
          <w:sz w:val="22"/>
          <w:szCs w:val="22"/>
        </w:rPr>
        <w:t xml:space="preserve">averaged </w:t>
      </w:r>
      <w:r w:rsidRPr="000E3DCD">
        <w:rPr>
          <w:sz w:val="22"/>
          <w:szCs w:val="22"/>
        </w:rPr>
        <w:t xml:space="preserve">across </w:t>
      </w:r>
      <w:r w:rsidRPr="00655B17">
        <w:rPr>
          <w:rStyle w:val="None"/>
          <w:color w:val="000000" w:themeColor="text1"/>
          <w:sz w:val="22"/>
          <w:szCs w:val="22"/>
        </w:rPr>
        <w:t>observer</w:t>
      </w:r>
      <w:r w:rsidRPr="000E3DCD">
        <w:rPr>
          <w:sz w:val="22"/>
          <w:szCs w:val="22"/>
        </w:rPr>
        <w:t>s, N = 4)</w:t>
      </w:r>
      <w:r>
        <w:rPr>
          <w:sz w:val="22"/>
          <w:szCs w:val="22"/>
        </w:rPr>
        <w:t xml:space="preserve"> is plotted against </w:t>
      </w:r>
      <w:r w:rsidRPr="000E3DCD">
        <w:rPr>
          <w:sz w:val="22"/>
          <w:szCs w:val="22"/>
        </w:rPr>
        <w:t xml:space="preserve">the log of the covariance scalar. For low values of the covariance scalar, </w:t>
      </w:r>
      <w:r>
        <w:rPr>
          <w:sz w:val="22"/>
          <w:szCs w:val="22"/>
        </w:rPr>
        <w:t xml:space="preserve">the </w:t>
      </w:r>
      <w:r w:rsidRPr="000E3DCD">
        <w:rPr>
          <w:sz w:val="22"/>
          <w:szCs w:val="22"/>
        </w:rPr>
        <w:t>threshold</w:t>
      </w:r>
      <w:r>
        <w:rPr>
          <w:sz w:val="22"/>
          <w:szCs w:val="22"/>
        </w:rPr>
        <w:t>s</w:t>
      </w:r>
      <w:r w:rsidRPr="000E3DCD">
        <w:rPr>
          <w:sz w:val="22"/>
          <w:szCs w:val="22"/>
        </w:rPr>
        <w:t xml:space="preserve"> </w:t>
      </w:r>
      <w:r>
        <w:rPr>
          <w:sz w:val="22"/>
          <w:szCs w:val="22"/>
        </w:rPr>
        <w:t>are</w:t>
      </w:r>
      <w:r w:rsidRPr="000E3DCD">
        <w:rPr>
          <w:sz w:val="22"/>
          <w:szCs w:val="22"/>
        </w:rPr>
        <w:t xml:space="preserve"> nearly constant. As the covariance scalar increases, log squared threshold rises approximately linearly with log covariance </w:t>
      </w:r>
    </w:p>
    <w:p w14:paraId="78A3BA4F" w14:textId="72736F9C" w:rsidR="00DC4E76" w:rsidRPr="000E3DCD" w:rsidRDefault="0004085B" w:rsidP="000E3DCD">
      <w:pPr>
        <w:rPr>
          <w:sz w:val="22"/>
          <w:szCs w:val="22"/>
        </w:rPr>
      </w:pPr>
      <w:r w:rsidRPr="000E3DCD">
        <w:rPr>
          <w:sz w:val="22"/>
          <w:szCs w:val="22"/>
        </w:rPr>
        <w:t>scalar</w:t>
      </w:r>
      <w:r w:rsidR="00C6744D" w:rsidRPr="000E3DCD">
        <w:rPr>
          <w:sz w:val="22"/>
          <w:szCs w:val="22"/>
        </w:rPr>
        <w:t>, a</w:t>
      </w:r>
      <w:r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Pr="000E3DCD">
        <w:rPr>
          <w:sz w:val="22"/>
          <w:szCs w:val="22"/>
        </w:rPr>
        <w:t>Figure 4;</w:t>
      </w:r>
      <w:r w:rsidR="0092304B" w:rsidRPr="000E3DCD">
        <w:rPr>
          <w:sz w:val="22"/>
          <w:szCs w:val="22"/>
        </w:rPr>
        <w:t xml:space="preserve"> see</w:t>
      </w:r>
      <w:r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3359567" w:rsidR="00BA5E45" w:rsidRDefault="00830E1D" w:rsidP="000E3DCD">
      <w:pPr>
        <w:pStyle w:val="Default"/>
        <w:spacing w:before="0"/>
        <w:rPr>
          <w:rFonts w:ascii="Times New Roman" w:hAnsi="Times New Roman"/>
          <w:b/>
          <w:bCs/>
          <w:sz w:val="22"/>
          <w:szCs w:val="22"/>
        </w:rPr>
      </w:pPr>
      <w:r>
        <w:rPr>
          <w:rFonts w:ascii="Times New Roman" w:hAnsi="Times New Roman"/>
          <w:b/>
          <w:bCs/>
          <w:sz w:val="22"/>
          <w:szCs w:val="22"/>
        </w:rPr>
        <w:t>3</w:t>
      </w:r>
      <w:r w:rsidR="00CD7201">
        <w:rPr>
          <w:rFonts w:ascii="Times New Roman" w:hAnsi="Times New Roman"/>
          <w:b/>
          <w:bCs/>
          <w:sz w:val="22"/>
          <w:szCs w:val="22"/>
        </w:rPr>
        <w:t xml:space="preserve">.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62A36D07" w14:textId="77777777" w:rsidR="00323305"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model</w:t>
      </w:r>
    </w:p>
    <w:p w14:paraId="2C3C3F73" w14:textId="35D1781D" w:rsidR="00323305" w:rsidRPr="006D7ABE" w:rsidRDefault="00323305" w:rsidP="00323305">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679F1061" wp14:editId="5C444F19">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E5AF060" w14:textId="77777777" w:rsidR="00323305" w:rsidRPr="006D7ABE" w:rsidRDefault="00323305" w:rsidP="00323305">
      <w:pPr>
        <w:pStyle w:val="Default"/>
        <w:spacing w:before="0"/>
        <w:rPr>
          <w:rFonts w:ascii="Times New Roman" w:eastAsia="Times New Roman" w:hAnsi="Times New Roman" w:cs="Times New Roman"/>
          <w:sz w:val="22"/>
          <w:szCs w:val="22"/>
        </w:rPr>
      </w:pPr>
    </w:p>
    <w:p w14:paraId="066EE6F6" w14:textId="433DACC6" w:rsidR="00323305" w:rsidRDefault="00323305" w:rsidP="00CC2C89">
      <w:pPr>
        <w:pStyle w:val="Default"/>
        <w:spacing w:before="0" w:after="270"/>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r>
        <w:br w:type="page"/>
      </w:r>
    </w:p>
    <w:p w14:paraId="7EB4A779" w14:textId="1D6CA442" w:rsidR="00CF1F78" w:rsidRPr="006D7ABE" w:rsidRDefault="00CF1F78" w:rsidP="00CF1F78">
      <w:pPr>
        <w:pStyle w:val="Default"/>
        <w:spacing w:before="0"/>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A621AB2" wp14:editId="70A6C94C">
            <wp:extent cx="6077832" cy="1294158"/>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6" cstate="print">
                      <a:extLst>
                        <a:ext uri="{28A0092B-C50C-407E-A947-70E740481C1C}">
                          <a14:useLocalDpi xmlns:a14="http://schemas.microsoft.com/office/drawing/2010/main" val="0"/>
                        </a:ext>
                      </a:extLst>
                    </a:blip>
                    <a:srcRect l="8535" r="8927"/>
                    <a:stretch/>
                  </pic:blipFill>
                  <pic:spPr bwMode="auto">
                    <a:xfrm>
                      <a:off x="0" y="0"/>
                      <a:ext cx="6121197" cy="1303392"/>
                    </a:xfrm>
                    <a:prstGeom prst="rect">
                      <a:avLst/>
                    </a:prstGeom>
                    <a:ln>
                      <a:noFill/>
                    </a:ln>
                    <a:extLst>
                      <a:ext uri="{53640926-AAD7-44D8-BBD7-CCE9431645EC}">
                        <a14:shadowObscured xmlns:a14="http://schemas.microsoft.com/office/drawing/2010/main"/>
                      </a:ext>
                    </a:extLst>
                  </pic:spPr>
                </pic:pic>
              </a:graphicData>
            </a:graphic>
          </wp:inline>
        </w:drawing>
      </w:r>
    </w:p>
    <w:p w14:paraId="7031BDA7" w14:textId="6945529D" w:rsidR="00CF1F78" w:rsidRDefault="00CF1F78" w:rsidP="00792D7D">
      <w:pPr>
        <w:pStyle w:val="Default"/>
        <w:spacing w:before="0" w:after="270"/>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ear receptive field (LINRF) models were obtained separately for each observer.</w:t>
      </w:r>
      <w:r>
        <w:br w:type="page"/>
      </w:r>
    </w:p>
    <w:p w14:paraId="2A35A24E" w14:textId="77777777" w:rsidR="00323305" w:rsidRDefault="00323305" w:rsidP="00323305">
      <w:pPr>
        <w:pStyle w:val="Default"/>
        <w:spacing w:before="0"/>
        <w:rPr>
          <w:rFonts w:ascii="Times New Roman" w:hAnsi="Times New Roman"/>
          <w:sz w:val="22"/>
          <w:szCs w:val="22"/>
        </w:rPr>
      </w:pPr>
      <w:r>
        <w:rPr>
          <w:rFonts w:ascii="Times New Roman" w:hAnsi="Times New Roman"/>
          <w:sz w:val="22"/>
          <w:szCs w:val="22"/>
        </w:rPr>
        <w:lastRenderedPageBreak/>
        <w:t xml:space="preserve">provides a straightforward way to incorporate features of human physiology. Here, these include optical blur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Westheimer, 1986)</w:t>
      </w:r>
      <w:r>
        <w:rPr>
          <w:rFonts w:ascii="Times New Roman" w:hAnsi="Times New Roman"/>
          <w:sz w:val="22"/>
          <w:szCs w:val="22"/>
        </w:rPr>
        <w:fldChar w:fldCharType="end"/>
      </w:r>
      <w:r>
        <w:rPr>
          <w:rFonts w:ascii="Times New Roman" w:hAnsi="Times New Roman"/>
          <w:sz w:val="22"/>
          <w:szCs w:val="22"/>
        </w:rPr>
        <w:t xml:space="preserve">and the Poisson noise that perturbs cone photoreceptor isomerizations in the retina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Rodieck, 1998)</w:t>
      </w:r>
      <w:r>
        <w:rPr>
          <w:rFonts w:ascii="Times New Roman" w:hAnsi="Times New Roman"/>
          <w:sz w:val="22"/>
          <w:szCs w:val="22"/>
        </w:rPr>
        <w:fldChar w:fldCharType="end"/>
      </w:r>
      <w:r>
        <w:rPr>
          <w:rFonts w:ascii="Times New Roman" w:hAnsi="Times New Roman"/>
          <w:sz w:val="22"/>
          <w:szCs w:val="22"/>
        </w:rPr>
        <w:t xml:space="preserve">. In addition, this model allows us to easily account for the details of the rendering </w:t>
      </w:r>
    </w:p>
    <w:p w14:paraId="229C2AB3" w14:textId="7FDD8484" w:rsidR="001F231E" w:rsidRDefault="002348AC" w:rsidP="004C23AD">
      <w:pPr>
        <w:pStyle w:val="Default"/>
        <w:spacing w:before="0"/>
        <w:rPr>
          <w:rFonts w:ascii="Times New Roman" w:hAnsi="Times New Roman"/>
          <w:sz w:val="22"/>
          <w:szCs w:val="22"/>
        </w:rPr>
      </w:pPr>
      <w:r>
        <w:rPr>
          <w:rFonts w:ascii="Times New Roman" w:hAnsi="Times New Roman"/>
          <w:sz w:val="22"/>
          <w:szCs w:val="22"/>
        </w:rPr>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4374195F" w:rsidR="00CF1F78"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57FE3B89" w14:textId="77777777" w:rsidR="00CF1F78" w:rsidRDefault="00CF1F78">
      <w:pPr>
        <w:rPr>
          <w:rFonts w:cs="Arial Unicode MS"/>
          <w:color w:val="000000"/>
          <w:sz w:val="22"/>
          <w:szCs w:val="22"/>
          <w14:textOutline w14:w="0" w14:cap="flat" w14:cmpd="sng" w14:algn="ctr">
            <w14:noFill/>
            <w14:prstDash w14:val="solid"/>
            <w14:bevel/>
          </w14:textOutline>
        </w:rPr>
      </w:pPr>
      <w:r>
        <w:rPr>
          <w:sz w:val="22"/>
          <w:szCs w:val="22"/>
        </w:rPr>
        <w:br w:type="page"/>
      </w:r>
    </w:p>
    <w:p w14:paraId="62F4A31D" w14:textId="5C4E417F" w:rsidR="00CF1F78" w:rsidRPr="00A07775" w:rsidRDefault="00CF1F78" w:rsidP="00CF1F78">
      <w:pPr>
        <w:rPr>
          <w:rStyle w:val="None"/>
          <w:sz w:val="22"/>
          <w:szCs w:val="22"/>
        </w:rPr>
      </w:pPr>
      <w:r>
        <w:rPr>
          <w:noProof/>
          <w:sz w:val="22"/>
          <w:szCs w:val="22"/>
        </w:rPr>
        <w:lastRenderedPageBreak/>
        <w:drawing>
          <wp:inline distT="0" distB="0" distL="0" distR="0" wp14:anchorId="6D64692D" wp14:editId="4023DC5B">
            <wp:extent cx="5943600" cy="3338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14:paraId="5F6F148C" w14:textId="01A07F1F" w:rsidR="00CF1F78" w:rsidRDefault="00CF1F78" w:rsidP="00CC2C89">
      <w:pPr>
        <w:pStyle w:val="Default"/>
        <w:spacing w:before="0" w:after="270"/>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r>
        <w:br w:type="page"/>
      </w:r>
    </w:p>
    <w:p w14:paraId="137028F4" w14:textId="6224673E" w:rsidR="00151AF7" w:rsidRDefault="00830E1D" w:rsidP="005C0EFF">
      <w:pPr>
        <w:pStyle w:val="Default"/>
        <w:spacing w:before="0"/>
        <w:rPr>
          <w:rFonts w:ascii="Times New Roman" w:hAnsi="Times New Roman"/>
          <w:b/>
          <w:bCs/>
          <w:sz w:val="22"/>
          <w:szCs w:val="22"/>
        </w:rPr>
      </w:pPr>
      <w:r>
        <w:rPr>
          <w:rFonts w:ascii="Times New Roman" w:hAnsi="Times New Roman"/>
          <w:b/>
          <w:bCs/>
          <w:sz w:val="22"/>
          <w:szCs w:val="22"/>
        </w:rPr>
        <w:lastRenderedPageBreak/>
        <w:t>4</w:t>
      </w:r>
      <w:r w:rsidR="00D80F56">
        <w:rPr>
          <w:rFonts w:ascii="Times New Roman" w:hAnsi="Times New Roman"/>
          <w:b/>
          <w:bCs/>
          <w:sz w:val="22"/>
          <w:szCs w:val="22"/>
        </w:rPr>
        <w:t xml:space="preserve"> </w:t>
      </w:r>
      <w:r w:rsidR="00E6746C">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Legge, Kersten, &amp; Burgess, 1987; Pelli, 1990; Pelli &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Shadlen, Britten, Newsome, &amp; </w:t>
      </w:r>
      <w:r w:rsidR="00B66158">
        <w:rPr>
          <w:noProof/>
          <w:sz w:val="22"/>
          <w:szCs w:val="22"/>
        </w:rPr>
        <w:lastRenderedPageBreak/>
        <w:t>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r w:rsidR="00736FDF">
        <w:rPr>
          <w:rFonts w:ascii="Times New Roman" w:hAnsi="Times New Roman"/>
          <w:sz w:val="22"/>
          <w:szCs w:val="22"/>
        </w:rPr>
        <w:t>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Vrhel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7BC84445" w:rsidR="002F5675" w:rsidRPr="00A65A15" w:rsidRDefault="00830E1D" w:rsidP="00A65A15">
      <w:pPr>
        <w:rPr>
          <w:rStyle w:val="None"/>
        </w:rPr>
      </w:pPr>
      <w:r>
        <w:rPr>
          <w:b/>
          <w:bCs/>
          <w:sz w:val="22"/>
          <w:szCs w:val="22"/>
        </w:rPr>
        <w:t>5</w:t>
      </w:r>
      <w:r w:rsidR="00EB38A8">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A65A15">
        <w:rPr>
          <w:sz w:val="22"/>
          <w:szCs w:val="22"/>
        </w:rPr>
        <w:t>2054900 (VS)</w:t>
      </w:r>
      <w:r w:rsidR="00A65A15">
        <w:t xml:space="preserve">, </w:t>
      </w:r>
      <w:r w:rsidR="00004436">
        <w:rPr>
          <w:sz w:val="22"/>
          <w:szCs w:val="22"/>
        </w:rPr>
        <w:t>NIH RO1-EY10016 (DHB), NIH R01-EY028571 (JB).</w:t>
      </w:r>
    </w:p>
    <w:p w14:paraId="56A9EFE0" w14:textId="3F93ABD4" w:rsidR="002F5675" w:rsidRDefault="002F5675">
      <w:pPr>
        <w:rPr>
          <w:rStyle w:val="None"/>
          <w:b/>
          <w:bCs/>
          <w:sz w:val="22"/>
          <w:szCs w:val="22"/>
        </w:rPr>
      </w:pP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r w:rsidR="00EF2452">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33B69E0D" w:rsidR="007E50BF" w:rsidRDefault="00EF2452" w:rsidP="00EF2452">
      <w:pPr>
        <w:pStyle w:val="Default"/>
        <w:spacing w:before="0" w:after="270"/>
        <w:rPr>
          <w:rStyle w:val="None"/>
          <w:rFonts w:ascii="Times New Roman" w:hAnsi="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7FDA30D6" w14:textId="77777777" w:rsidR="007E50BF" w:rsidRDefault="007E50BF">
      <w:pPr>
        <w:rPr>
          <w:rStyle w:val="None"/>
          <w:rFonts w:cs="Arial Unicode MS"/>
          <w:color w:val="000000"/>
          <w:sz w:val="22"/>
          <w:szCs w:val="22"/>
          <w14:textOutline w14:w="0" w14:cap="flat" w14:cmpd="sng" w14:algn="ctr">
            <w14:noFill/>
            <w14:prstDash w14:val="solid"/>
            <w14:bevel/>
          </w14:textOutline>
        </w:rPr>
      </w:pPr>
      <w:r>
        <w:rPr>
          <w:rStyle w:val="None"/>
          <w:sz w:val="22"/>
          <w:szCs w:val="22"/>
        </w:rPr>
        <w:br w:type="page"/>
      </w:r>
    </w:p>
    <w:p w14:paraId="55C41B82" w14:textId="395BD909" w:rsidR="007E50BF" w:rsidRPr="009579D6" w:rsidRDefault="007E50BF" w:rsidP="007E50BF">
      <w:pPr>
        <w:pStyle w:val="Body"/>
        <w:spacing w:before="0" w:after="160"/>
        <w:rPr>
          <w:rStyle w:val="None"/>
          <w:rFonts w:ascii="Times New Roman" w:hAnsi="Times New Roman" w:cs="Times New Roman"/>
          <w:sz w:val="22"/>
          <w:szCs w:val="22"/>
        </w:rPr>
      </w:pPr>
      <w:r w:rsidRPr="009579D6">
        <w:rPr>
          <w:rFonts w:ascii="Times New Roman" w:hAnsi="Times New Roman" w:cs="Times New Roman"/>
          <w:noProof/>
          <w:sz w:val="22"/>
          <w:szCs w:val="22"/>
          <w14:textOutline w14:w="0" w14:cap="rnd" w14:cmpd="sng" w14:algn="ctr">
            <w14:noFill/>
            <w14:prstDash w14:val="solid"/>
            <w14:bevel/>
          </w14:textOutline>
        </w:rPr>
        <w:lastRenderedPageBreak/>
        <w:drawing>
          <wp:inline distT="0" distB="0" distL="0" distR="0" wp14:anchorId="06A20E5C" wp14:editId="120D9646">
            <wp:extent cx="5943600" cy="199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97075"/>
                    </a:xfrm>
                    <a:prstGeom prst="rect">
                      <a:avLst/>
                    </a:prstGeom>
                  </pic:spPr>
                </pic:pic>
              </a:graphicData>
            </a:graphic>
          </wp:inline>
        </w:drawing>
      </w:r>
    </w:p>
    <w:p w14:paraId="5D89A214" w14:textId="52D3A207" w:rsidR="007E50BF" w:rsidRDefault="007E50BF">
      <w:pPr>
        <w:rPr>
          <w:rStyle w:val="None"/>
          <w:rFonts w:cs="Arial Unicode MS"/>
          <w:i/>
          <w:i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Pr>
          <w:color w:val="000000"/>
          <w:sz w:val="22"/>
          <w:szCs w:val="22"/>
        </w:rPr>
        <w:t>surface reflectance</w:t>
      </w:r>
      <w:r w:rsidRPr="006D7ABE">
        <w:rPr>
          <w:color w:val="000000"/>
          <w:sz w:val="22"/>
          <w:szCs w:val="22"/>
        </w:rPr>
        <w:t xml:space="preserve">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Pr>
          <w:rStyle w:val="None"/>
          <w:i/>
          <w:iCs/>
          <w:sz w:val="22"/>
          <w:szCs w:val="22"/>
        </w:rPr>
        <w:br w:type="page"/>
      </w:r>
    </w:p>
    <w:p w14:paraId="067F7DDA" w14:textId="3B30E338"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36177FF4" w14:textId="1604224A" w:rsidR="007E50BF" w:rsidRDefault="00EF2452" w:rsidP="00C16F34">
      <w:pPr>
        <w:pStyle w:val="Body"/>
        <w:spacing w:after="160"/>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r w:rsidR="007E50BF">
        <w:br w:type="page"/>
      </w:r>
    </w:p>
    <w:p w14:paraId="601FE377" w14:textId="10D1EA55" w:rsidR="007E50BF" w:rsidRPr="006D7ABE" w:rsidRDefault="007E50BF" w:rsidP="007E50BF">
      <w:pPr>
        <w:jc w:val="center"/>
        <w:rPr>
          <w:rStyle w:val="None"/>
          <w:sz w:val="22"/>
          <w:szCs w:val="22"/>
        </w:rPr>
      </w:pPr>
      <w:r>
        <w:rPr>
          <w:noProof/>
          <w:sz w:val="22"/>
          <w:szCs w:val="22"/>
        </w:rPr>
        <w:lastRenderedPageBreak/>
        <w:drawing>
          <wp:inline distT="0" distB="0" distL="0" distR="0" wp14:anchorId="68D15888" wp14:editId="423E363E">
            <wp:extent cx="4467263" cy="29309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80554" cy="2939645"/>
                    </a:xfrm>
                    <a:prstGeom prst="rect">
                      <a:avLst/>
                    </a:prstGeom>
                  </pic:spPr>
                </pic:pic>
              </a:graphicData>
            </a:graphic>
          </wp:inline>
        </w:drawing>
      </w:r>
    </w:p>
    <w:p w14:paraId="4266477D" w14:textId="77777777" w:rsidR="007E50BF" w:rsidRPr="009C2152" w:rsidRDefault="007E50BF" w:rsidP="007E50BF">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22B6CCED" w14:textId="041BB5BB" w:rsidR="003C574E" w:rsidRDefault="003C574E">
      <w:pPr>
        <w:rPr>
          <w:color w:val="000000"/>
          <w:sz w:val="22"/>
          <w:szCs w:val="22"/>
          <w14:textOutline w14:w="0" w14:cap="flat" w14:cmpd="sng" w14:algn="ctr">
            <w14:noFill/>
            <w14:prstDash w14:val="solid"/>
            <w14:bevel/>
          </w14:textOutline>
        </w:rPr>
      </w:pPr>
      <w:r>
        <w:rPr>
          <w:sz w:val="22"/>
          <w:szCs w:val="22"/>
        </w:rPr>
        <w:br w:type="page"/>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56433BA3" w14:textId="77777777" w:rsidR="00446247" w:rsidRDefault="00446247">
      <w:pPr>
        <w:rPr>
          <w:b/>
          <w:bCs/>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366D006A" w14:textId="77777777" w:rsidR="00B66158" w:rsidRPr="00395C1F" w:rsidRDefault="00B66158" w:rsidP="00E846BC">
      <w:pPr>
        <w:pStyle w:val="EndNoteBibliography"/>
        <w:ind w:left="720" w:hanging="720"/>
        <w:rPr>
          <w:b/>
          <w:bCs/>
          <w:sz w:val="22"/>
          <w:szCs w:val="22"/>
        </w:rPr>
      </w:pPr>
    </w:p>
    <w:p w14:paraId="323AD7D5" w14:textId="77777777" w:rsidR="00930118" w:rsidRPr="00395C1F" w:rsidRDefault="00B66158" w:rsidP="00930118">
      <w:pPr>
        <w:pStyle w:val="EndNoteBibliography"/>
        <w:ind w:left="720" w:hanging="720"/>
        <w:rPr>
          <w:noProof/>
          <w:sz w:val="22"/>
          <w:szCs w:val="22"/>
        </w:rPr>
      </w:pPr>
      <w:r w:rsidRPr="00395C1F">
        <w:rPr>
          <w:b/>
          <w:bCs/>
          <w:sz w:val="22"/>
          <w:szCs w:val="22"/>
        </w:rPr>
        <w:fldChar w:fldCharType="begin"/>
      </w:r>
      <w:r w:rsidRPr="00395C1F">
        <w:rPr>
          <w:b/>
          <w:bCs/>
          <w:sz w:val="22"/>
          <w:szCs w:val="22"/>
        </w:rPr>
        <w:instrText xml:space="preserve"> ADDIN EN.REFLIST </w:instrText>
      </w:r>
      <w:r w:rsidRPr="00395C1F">
        <w:rPr>
          <w:b/>
          <w:bCs/>
          <w:sz w:val="22"/>
          <w:szCs w:val="22"/>
        </w:rPr>
        <w:fldChar w:fldCharType="separate"/>
      </w:r>
      <w:r w:rsidR="00930118" w:rsidRPr="00395C1F">
        <w:rPr>
          <w:noProof/>
          <w:sz w:val="22"/>
          <w:szCs w:val="22"/>
        </w:rPr>
        <w:t xml:space="preserve">Adelson, E. H. (2000). Lightness perception and lightness illusions. In M. Gazzaniga (Ed.), </w:t>
      </w:r>
      <w:r w:rsidR="00930118" w:rsidRPr="00395C1F">
        <w:rPr>
          <w:i/>
          <w:noProof/>
          <w:sz w:val="22"/>
          <w:szCs w:val="22"/>
        </w:rPr>
        <w:t>The New Cognitive Neurosciences, 2nd edition</w:t>
      </w:r>
      <w:r w:rsidR="00930118" w:rsidRPr="00395C1F">
        <w:rPr>
          <w:noProof/>
          <w:sz w:val="22"/>
          <w:szCs w:val="22"/>
        </w:rPr>
        <w:t xml:space="preserve"> (pp. 339-351). Cambridge, MA: MIT Press.</w:t>
      </w:r>
    </w:p>
    <w:p w14:paraId="6F22F7C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lvaro, L., Linhares, J. M. M., Moreira, H., Lillo, J., &amp; Nascimento, S. M. C. (2017). Robust colour constancy in red-green dichromats. </w:t>
      </w:r>
      <w:r w:rsidRPr="00395C1F">
        <w:rPr>
          <w:i/>
          <w:noProof/>
          <w:sz w:val="22"/>
          <w:szCs w:val="22"/>
        </w:rPr>
        <w:t>PLoS ONE, 12(6)</w:t>
      </w:r>
      <w:r w:rsidRPr="00395C1F">
        <w:rPr>
          <w:noProof/>
          <w:sz w:val="22"/>
          <w:szCs w:val="22"/>
        </w:rPr>
        <w:t>, e0180310.</w:t>
      </w:r>
    </w:p>
    <w:p w14:paraId="16886E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American Society for Testing and Materials. (2017). Standard test method for luminous reflectance factor of acoustical materials by use of integrating-sphere reflectometers. </w:t>
      </w:r>
      <w:r w:rsidRPr="00395C1F">
        <w:rPr>
          <w:i/>
          <w:noProof/>
          <w:sz w:val="22"/>
          <w:szCs w:val="22"/>
        </w:rPr>
        <w:t>Renovations of Center for Historic Preservation, 98(A)</w:t>
      </w:r>
      <w:r w:rsidRPr="00395C1F">
        <w:rPr>
          <w:noProof/>
          <w:sz w:val="22"/>
          <w:szCs w:val="22"/>
        </w:rPr>
        <w:t>, E1477.</w:t>
      </w:r>
    </w:p>
    <w:p w14:paraId="05680116"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Aston, S., Radonjić, A., Brainard, D. H., &amp; Hurlbert, A. C. (2019). Illumination discrimination for chromatically biased illuminations: implications for colour constancy. </w:t>
      </w:r>
      <w:r w:rsidRPr="00395C1F">
        <w:rPr>
          <w:i/>
          <w:noProof/>
          <w:sz w:val="22"/>
          <w:szCs w:val="22"/>
        </w:rPr>
        <w:t>Journal of Vision, 19(30:15)</w:t>
      </w:r>
    </w:p>
    <w:p w14:paraId="14E0C84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anks, M. S., Geisler, W. S., &amp; Bennett, P. J. (1987). The physical limits of grating visibility. </w:t>
      </w:r>
      <w:r w:rsidRPr="00395C1F">
        <w:rPr>
          <w:i/>
          <w:noProof/>
          <w:sz w:val="22"/>
          <w:szCs w:val="22"/>
        </w:rPr>
        <w:t>Vision Research, 27(11)</w:t>
      </w:r>
      <w:r w:rsidRPr="00395C1F">
        <w:rPr>
          <w:noProof/>
          <w:sz w:val="22"/>
          <w:szCs w:val="22"/>
        </w:rPr>
        <w:t>, 1915-1924.</w:t>
      </w:r>
    </w:p>
    <w:p w14:paraId="25C2F62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1989). Calibration of a computer controlled color monitor. </w:t>
      </w:r>
      <w:r w:rsidRPr="00395C1F">
        <w:rPr>
          <w:i/>
          <w:noProof/>
          <w:sz w:val="22"/>
          <w:szCs w:val="22"/>
        </w:rPr>
        <w:t>Color Research &amp; Application, 14(1)</w:t>
      </w:r>
      <w:r w:rsidRPr="00395C1F">
        <w:rPr>
          <w:noProof/>
          <w:sz w:val="22"/>
          <w:szCs w:val="22"/>
        </w:rPr>
        <w:t>, 23-34.</w:t>
      </w:r>
    </w:p>
    <w:p w14:paraId="62466C0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2015). Color and the cone mosaic. </w:t>
      </w:r>
      <w:r w:rsidRPr="00395C1F">
        <w:rPr>
          <w:i/>
          <w:noProof/>
          <w:sz w:val="22"/>
          <w:szCs w:val="22"/>
        </w:rPr>
        <w:t>Annual Review of Vision Science, 1</w:t>
      </w:r>
      <w:r w:rsidRPr="00395C1F">
        <w:rPr>
          <w:noProof/>
          <w:sz w:val="22"/>
          <w:szCs w:val="22"/>
        </w:rPr>
        <w:t>, 519-546.</w:t>
      </w:r>
    </w:p>
    <w:p w14:paraId="49E2E80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Freeman, W. T. (1997). Bayesian color constancy. </w:t>
      </w:r>
      <w:r w:rsidRPr="00395C1F">
        <w:rPr>
          <w:i/>
          <w:noProof/>
          <w:sz w:val="22"/>
          <w:szCs w:val="22"/>
        </w:rPr>
        <w:t>Journal of the Optical Society of America A, 14(7)</w:t>
      </w:r>
      <w:r w:rsidRPr="00395C1F">
        <w:rPr>
          <w:noProof/>
          <w:sz w:val="22"/>
          <w:szCs w:val="22"/>
        </w:rPr>
        <w:t>, 1393-1411.</w:t>
      </w:r>
    </w:p>
    <w:p w14:paraId="78EED421"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inard, D. H., &amp; Maloney, L. T. (2011). Surface color perception and equivalent illumination models. </w:t>
      </w:r>
      <w:r w:rsidRPr="00395C1F">
        <w:rPr>
          <w:i/>
          <w:noProof/>
          <w:sz w:val="22"/>
          <w:szCs w:val="22"/>
        </w:rPr>
        <w:t>Journal of Vision, 11(5)</w:t>
      </w:r>
    </w:p>
    <w:p w14:paraId="677474F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Pelli, D. G., &amp; Robson, T. (2002). Display characterization. In J. P. Hornak (Ed.), </w:t>
      </w:r>
      <w:r w:rsidRPr="00395C1F">
        <w:rPr>
          <w:i/>
          <w:noProof/>
          <w:sz w:val="22"/>
          <w:szCs w:val="22"/>
        </w:rPr>
        <w:t>Encylopedia of Imaging Science and Technology</w:t>
      </w:r>
      <w:r w:rsidRPr="00395C1F">
        <w:rPr>
          <w:noProof/>
          <w:sz w:val="22"/>
          <w:szCs w:val="22"/>
        </w:rPr>
        <w:t xml:space="preserve"> (pp. 172-188). New York: Wiley.</w:t>
      </w:r>
    </w:p>
    <w:p w14:paraId="0015C35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ainard, D. H., &amp; Radonjić, A. (2014). Color constancy. </w:t>
      </w:r>
      <w:r w:rsidRPr="00395C1F">
        <w:rPr>
          <w:i/>
          <w:noProof/>
          <w:sz w:val="22"/>
          <w:szCs w:val="22"/>
        </w:rPr>
        <w:t>The New Visual Neurosciences, 1</w:t>
      </w:r>
      <w:r w:rsidRPr="00395C1F">
        <w:rPr>
          <w:noProof/>
          <w:sz w:val="22"/>
          <w:szCs w:val="22"/>
        </w:rPr>
        <w:t>, 545–556.</w:t>
      </w:r>
    </w:p>
    <w:p w14:paraId="52D425C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rascamp, J. W., &amp; Shevell, S. K. (2021). The certainty of ambiguity in visual neural representations. </w:t>
      </w:r>
      <w:r w:rsidRPr="00395C1F">
        <w:rPr>
          <w:i/>
          <w:noProof/>
          <w:sz w:val="22"/>
          <w:szCs w:val="22"/>
        </w:rPr>
        <w:t>Annual Review of Vision Science, in press</w:t>
      </w:r>
    </w:p>
    <w:p w14:paraId="1DA14C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indley, G. S. (1960). </w:t>
      </w:r>
      <w:r w:rsidRPr="00395C1F">
        <w:rPr>
          <w:i/>
          <w:noProof/>
          <w:sz w:val="22"/>
          <w:szCs w:val="22"/>
        </w:rPr>
        <w:t>Physiology of the Retina and the Visual Pathway</w:t>
      </w:r>
      <w:r w:rsidRPr="00395C1F">
        <w:rPr>
          <w:noProof/>
          <w:sz w:val="22"/>
          <w:szCs w:val="22"/>
        </w:rPr>
        <w:t>. London: Arnold.</w:t>
      </w:r>
    </w:p>
    <w:p w14:paraId="22B93F8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rown, R. O., &amp; MacLeod, D. I. A. (1997). Color appearance depends on the variance of surround colors. </w:t>
      </w:r>
      <w:r w:rsidRPr="00395C1F">
        <w:rPr>
          <w:i/>
          <w:noProof/>
          <w:sz w:val="22"/>
          <w:szCs w:val="22"/>
        </w:rPr>
        <w:t>Current Biology, 7</w:t>
      </w:r>
      <w:r w:rsidRPr="00395C1F">
        <w:rPr>
          <w:noProof/>
          <w:sz w:val="22"/>
          <w:szCs w:val="22"/>
        </w:rPr>
        <w:t>, 844-849.</w:t>
      </w:r>
    </w:p>
    <w:p w14:paraId="5A63E0B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2020). Image-computable ideal observers for tasks with natural stimuli. </w:t>
      </w:r>
      <w:r w:rsidRPr="00395C1F">
        <w:rPr>
          <w:i/>
          <w:noProof/>
          <w:sz w:val="22"/>
          <w:szCs w:val="22"/>
        </w:rPr>
        <w:t>Annual Review of Neuroscience, 6</w:t>
      </w:r>
      <w:r w:rsidRPr="00395C1F">
        <w:rPr>
          <w:noProof/>
          <w:sz w:val="22"/>
          <w:szCs w:val="22"/>
        </w:rPr>
        <w:t>, 491-517.</w:t>
      </w:r>
    </w:p>
    <w:p w14:paraId="4728DB0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1). Optimal defocus estimation in individual natural images. </w:t>
      </w:r>
      <w:r w:rsidRPr="00395C1F">
        <w:rPr>
          <w:i/>
          <w:noProof/>
          <w:sz w:val="22"/>
          <w:szCs w:val="22"/>
        </w:rPr>
        <w:t>Proceedings of the National Academy of Sciences, 108(40)</w:t>
      </w:r>
      <w:r w:rsidRPr="00395C1F">
        <w:rPr>
          <w:noProof/>
          <w:sz w:val="22"/>
          <w:szCs w:val="22"/>
        </w:rPr>
        <w:t>, 16849-16854.</w:t>
      </w:r>
    </w:p>
    <w:p w14:paraId="1C23C403"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Burge, J., &amp; Geisler, W. S. (2014). Optimal disparity estimation in natural stereo images. </w:t>
      </w:r>
      <w:r w:rsidRPr="00395C1F">
        <w:rPr>
          <w:i/>
          <w:noProof/>
          <w:sz w:val="22"/>
          <w:szCs w:val="22"/>
        </w:rPr>
        <w:t>Journal of Vision, 14(2)</w:t>
      </w:r>
    </w:p>
    <w:p w14:paraId="47AD13E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Geisler, W. S. (2015). Optimal speed estimation in natural image movies predicts human performance. </w:t>
      </w:r>
      <w:r w:rsidRPr="00395C1F">
        <w:rPr>
          <w:i/>
          <w:noProof/>
          <w:sz w:val="22"/>
          <w:szCs w:val="22"/>
        </w:rPr>
        <w:t>Nature Communications, 6</w:t>
      </w:r>
      <w:r w:rsidRPr="00395C1F">
        <w:rPr>
          <w:noProof/>
          <w:sz w:val="22"/>
          <w:szCs w:val="22"/>
        </w:rPr>
        <w:t>, 7900.</w:t>
      </w:r>
    </w:p>
    <w:p w14:paraId="076557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Burge, J., &amp; Jaini, P. (2017). Accuracy maximization analysis for sensory-perceptual tasks: computational improvements, filter robustness, and coding advantages for scaled additive noise. </w:t>
      </w:r>
      <w:r w:rsidRPr="00395C1F">
        <w:rPr>
          <w:i/>
          <w:noProof/>
          <w:sz w:val="22"/>
          <w:szCs w:val="22"/>
        </w:rPr>
        <w:t>PLoS Computational Biology, 13(2)</w:t>
      </w:r>
      <w:r w:rsidRPr="00395C1F">
        <w:rPr>
          <w:noProof/>
          <w:sz w:val="22"/>
          <w:szCs w:val="22"/>
        </w:rPr>
        <w:t>, e1005281.</w:t>
      </w:r>
    </w:p>
    <w:p w14:paraId="791AEAE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hin, B. M., &amp; Burge, J. (2020). Predicting the partition of behavioral variability in speed perception with naturalistic stimuli. </w:t>
      </w:r>
      <w:r w:rsidRPr="00395C1F">
        <w:rPr>
          <w:i/>
          <w:noProof/>
          <w:sz w:val="22"/>
          <w:szCs w:val="22"/>
        </w:rPr>
        <w:t>Journal of Neuroscience, 40(4)</w:t>
      </w:r>
      <w:r w:rsidRPr="00395C1F">
        <w:rPr>
          <w:noProof/>
          <w:sz w:val="22"/>
          <w:szCs w:val="22"/>
        </w:rPr>
        <w:t>, 864-879.</w:t>
      </w:r>
    </w:p>
    <w:p w14:paraId="5196FFD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IE. (2007). </w:t>
      </w:r>
      <w:r w:rsidRPr="00395C1F">
        <w:rPr>
          <w:i/>
          <w:noProof/>
          <w:sz w:val="22"/>
          <w:szCs w:val="22"/>
        </w:rPr>
        <w:t>Fundamental chromaticity diagram with physiological axes – Parts 1 and 2. Technical Report 170-1</w:t>
      </w:r>
      <w:r w:rsidRPr="00395C1F">
        <w:rPr>
          <w:noProof/>
          <w:sz w:val="22"/>
          <w:szCs w:val="22"/>
        </w:rPr>
        <w:t>. Vienna: Central Bureau of the Commission Internationale de l' Éclairage.</w:t>
      </w:r>
    </w:p>
    <w:p w14:paraId="44D2F2D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hen, M. R., &amp; Newsome, W. T. (2009). Estimates of the contribution of single neurons to perception depend on timescale and noise correlation. </w:t>
      </w:r>
      <w:r w:rsidRPr="00395C1F">
        <w:rPr>
          <w:i/>
          <w:noProof/>
          <w:sz w:val="22"/>
          <w:szCs w:val="22"/>
        </w:rPr>
        <w:t>J Neurosci, 29(20)</w:t>
      </w:r>
      <w:r w:rsidRPr="00395C1F">
        <w:rPr>
          <w:noProof/>
          <w:sz w:val="22"/>
          <w:szCs w:val="22"/>
        </w:rPr>
        <w:t>, 6635-6648.</w:t>
      </w:r>
    </w:p>
    <w:p w14:paraId="5680FEB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Cottaris, N. P., Jiang, H., Ding, X., Wandell, B. A., &amp; Brainard, D. H. (2019). A computational-observer model of spatial contrast sensitivity: Effects of wave-front-based optics, cone-mosaic structure, and inference engine. </w:t>
      </w:r>
      <w:r w:rsidRPr="00395C1F">
        <w:rPr>
          <w:i/>
          <w:noProof/>
          <w:sz w:val="22"/>
          <w:szCs w:val="22"/>
        </w:rPr>
        <w:t>Journal of Vision, 19(4)</w:t>
      </w:r>
      <w:r w:rsidRPr="00395C1F">
        <w:rPr>
          <w:noProof/>
          <w:sz w:val="22"/>
          <w:szCs w:val="22"/>
        </w:rPr>
        <w:t>, 8.</w:t>
      </w:r>
    </w:p>
    <w:p w14:paraId="22B4295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echner, G. T. (1966). </w:t>
      </w:r>
      <w:r w:rsidRPr="00395C1F">
        <w:rPr>
          <w:i/>
          <w:noProof/>
          <w:sz w:val="22"/>
          <w:szCs w:val="22"/>
        </w:rPr>
        <w:t>Elements of Psychophysics</w:t>
      </w:r>
      <w:r w:rsidRPr="00395C1F">
        <w:rPr>
          <w:noProof/>
          <w:sz w:val="22"/>
          <w:szCs w:val="22"/>
        </w:rPr>
        <w:t>. New York: Holt, Rinehart and Winston.</w:t>
      </w:r>
    </w:p>
    <w:p w14:paraId="300B43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Foster, D. H. (2011). Color constancy. </w:t>
      </w:r>
      <w:r w:rsidRPr="00395C1F">
        <w:rPr>
          <w:i/>
          <w:noProof/>
          <w:sz w:val="22"/>
          <w:szCs w:val="22"/>
        </w:rPr>
        <w:t>Vision Research, 51(7)</w:t>
      </w:r>
      <w:r w:rsidRPr="00395C1F">
        <w:rPr>
          <w:noProof/>
          <w:sz w:val="22"/>
          <w:szCs w:val="22"/>
        </w:rPr>
        <w:t>, 674-700.</w:t>
      </w:r>
    </w:p>
    <w:p w14:paraId="386AB98C"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Gegenfurtner, K., &amp; Kiper, D. C. (1992). Contrast detection in luminance and chromatic noise. </w:t>
      </w:r>
      <w:r w:rsidRPr="00395C1F">
        <w:rPr>
          <w:i/>
          <w:noProof/>
          <w:sz w:val="22"/>
          <w:szCs w:val="22"/>
        </w:rPr>
        <w:t>Journal of the Optical Society of America A, 9(11)</w:t>
      </w:r>
      <w:r w:rsidRPr="00395C1F">
        <w:rPr>
          <w:noProof/>
          <w:sz w:val="22"/>
          <w:szCs w:val="22"/>
        </w:rPr>
        <w:t>, 1880-1888.</w:t>
      </w:r>
    </w:p>
    <w:p w14:paraId="173061E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eisler, W. S., Najemnik, J., &amp; Ing, A. D. (2009). Optimal stimulus encoders for natural tasks. </w:t>
      </w:r>
      <w:r w:rsidRPr="00395C1F">
        <w:rPr>
          <w:i/>
          <w:noProof/>
          <w:sz w:val="22"/>
          <w:szCs w:val="22"/>
        </w:rPr>
        <w:t>Journal of Vision, 9(13)</w:t>
      </w:r>
      <w:r w:rsidRPr="00395C1F">
        <w:rPr>
          <w:noProof/>
          <w:sz w:val="22"/>
          <w:szCs w:val="22"/>
        </w:rPr>
        <w:t>, 17 11-16.</w:t>
      </w:r>
    </w:p>
    <w:p w14:paraId="0AD956B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lchrist, A. L. (2006). </w:t>
      </w:r>
      <w:r w:rsidRPr="00395C1F">
        <w:rPr>
          <w:i/>
          <w:noProof/>
          <w:sz w:val="22"/>
          <w:szCs w:val="22"/>
        </w:rPr>
        <w:t>Seeing Black and White</w:t>
      </w:r>
      <w:r w:rsidRPr="00395C1F">
        <w:rPr>
          <w:noProof/>
          <w:sz w:val="22"/>
          <w:szCs w:val="22"/>
        </w:rPr>
        <w:t>. Oxford: Oxford University Press.</w:t>
      </w:r>
    </w:p>
    <w:p w14:paraId="2241E53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iulianini, F., &amp; Eskew, R. T., Jr. (1998). Chromatic masking in the (DL/L, DM/M) plane of cone-contrast space reveals only two detection mechanisms. </w:t>
      </w:r>
      <w:r w:rsidRPr="00395C1F">
        <w:rPr>
          <w:i/>
          <w:noProof/>
          <w:sz w:val="22"/>
          <w:szCs w:val="22"/>
        </w:rPr>
        <w:t>Vision Research, 38</w:t>
      </w:r>
      <w:r w:rsidRPr="00395C1F">
        <w:rPr>
          <w:noProof/>
          <w:sz w:val="22"/>
          <w:szCs w:val="22"/>
        </w:rPr>
        <w:t>, 3913-3926.</w:t>
      </w:r>
    </w:p>
    <w:p w14:paraId="6BC0A91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Green, D. M., &amp; Swets, J. A. (1996). </w:t>
      </w:r>
      <w:r w:rsidRPr="00395C1F">
        <w:rPr>
          <w:i/>
          <w:noProof/>
          <w:sz w:val="22"/>
          <w:szCs w:val="22"/>
        </w:rPr>
        <w:t>Signal Detection Theory and Psychophysics</w:t>
      </w:r>
      <w:r w:rsidRPr="00395C1F">
        <w:rPr>
          <w:noProof/>
          <w:sz w:val="22"/>
          <w:szCs w:val="22"/>
        </w:rPr>
        <w:t xml:space="preserve"> (Vol. 1). New York: Wiley.</w:t>
      </w:r>
    </w:p>
    <w:p w14:paraId="56A84CCD"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Heasly, B. S., Cottaris, N. P., Lichtman, D. P., Xiao, B., &amp; Brainard, D. H. (2014). RenderToolbox3: MATLAB tools that facilitate physically based stimulus rendering for vision research. </w:t>
      </w:r>
      <w:r w:rsidRPr="00395C1F">
        <w:rPr>
          <w:i/>
          <w:noProof/>
          <w:sz w:val="22"/>
          <w:szCs w:val="22"/>
        </w:rPr>
        <w:t>Journal of Vision, 14(2)</w:t>
      </w:r>
    </w:p>
    <w:p w14:paraId="6F76C92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lmholtz, H. (1896). </w:t>
      </w:r>
      <w:r w:rsidRPr="00395C1F">
        <w:rPr>
          <w:i/>
          <w:noProof/>
          <w:sz w:val="22"/>
          <w:szCs w:val="22"/>
        </w:rPr>
        <w:t>Physiological Optics</w:t>
      </w:r>
      <w:r w:rsidRPr="00395C1F">
        <w:rPr>
          <w:noProof/>
          <w:sz w:val="22"/>
          <w:szCs w:val="22"/>
        </w:rPr>
        <w:t>. New York: Dover Publications, Inc.</w:t>
      </w:r>
    </w:p>
    <w:p w14:paraId="610993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enning, G. B., Hertz, B. G., &amp; Hinton, J. L. (1981). Effects of different hypothetical detection mechanisms on the shape of spatial-frequency filters inferred from masking experiments: I. Noise masks. </w:t>
      </w:r>
      <w:r w:rsidRPr="00395C1F">
        <w:rPr>
          <w:i/>
          <w:noProof/>
          <w:sz w:val="22"/>
          <w:szCs w:val="22"/>
        </w:rPr>
        <w:t>Journal of the Optical Society of America, 71(5)</w:t>
      </w:r>
      <w:r w:rsidRPr="00395C1F">
        <w:rPr>
          <w:noProof/>
          <w:sz w:val="22"/>
          <w:szCs w:val="22"/>
        </w:rPr>
        <w:t>, 574-581.</w:t>
      </w:r>
    </w:p>
    <w:p w14:paraId="792D89F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5). Do common mechanisms of adaptation mediate color discrimination and appearance? Uniform backgrounds. </w:t>
      </w:r>
      <w:r w:rsidRPr="00395C1F">
        <w:rPr>
          <w:i/>
          <w:noProof/>
          <w:sz w:val="22"/>
          <w:szCs w:val="22"/>
        </w:rPr>
        <w:t>Journal of the Optical Society of America A, 22(10)</w:t>
      </w:r>
      <w:r w:rsidRPr="00395C1F">
        <w:rPr>
          <w:noProof/>
          <w:sz w:val="22"/>
          <w:szCs w:val="22"/>
        </w:rPr>
        <w:t>, 2090-2106.</w:t>
      </w:r>
    </w:p>
    <w:p w14:paraId="49C309E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a). Distinct mechanisms mediate visual detection and identification. </w:t>
      </w:r>
      <w:r w:rsidRPr="00395C1F">
        <w:rPr>
          <w:i/>
          <w:noProof/>
          <w:sz w:val="22"/>
          <w:szCs w:val="22"/>
        </w:rPr>
        <w:t>Current Biology, 17(19)</w:t>
      </w:r>
      <w:r w:rsidRPr="00395C1F">
        <w:rPr>
          <w:noProof/>
          <w:sz w:val="22"/>
          <w:szCs w:val="22"/>
        </w:rPr>
        <w:t>, 1714-1719.</w:t>
      </w:r>
    </w:p>
    <w:p w14:paraId="140EA4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illis, J. M., &amp; Brainard, D. H. (2007b). Do common mechanisms of adaptation mediate color discrimination and appearance? Contrast adaptation. </w:t>
      </w:r>
      <w:r w:rsidRPr="00395C1F">
        <w:rPr>
          <w:i/>
          <w:noProof/>
          <w:sz w:val="22"/>
          <w:szCs w:val="22"/>
        </w:rPr>
        <w:t>Journal of the Optical Society of America A, 24(8)</w:t>
      </w:r>
      <w:r w:rsidRPr="00395C1F">
        <w:rPr>
          <w:noProof/>
          <w:sz w:val="22"/>
          <w:szCs w:val="22"/>
        </w:rPr>
        <w:t>, 2122-2133.</w:t>
      </w:r>
    </w:p>
    <w:p w14:paraId="47992468"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Hurlbert, A. (2019). Challenges to color constancy in a contemporary light. </w:t>
      </w:r>
      <w:r w:rsidRPr="00395C1F">
        <w:rPr>
          <w:i/>
          <w:noProof/>
          <w:sz w:val="22"/>
          <w:szCs w:val="22"/>
        </w:rPr>
        <w:t>Current Opinion in Behavioral Sciences, 30</w:t>
      </w:r>
      <w:r w:rsidRPr="00395C1F">
        <w:rPr>
          <w:noProof/>
          <w:sz w:val="22"/>
          <w:szCs w:val="22"/>
        </w:rPr>
        <w:t>:186, 186-193.</w:t>
      </w:r>
    </w:p>
    <w:p w14:paraId="4D6E5755"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Ishihara, S. (1977). Tests for colour-blindness. </w:t>
      </w:r>
      <w:r w:rsidRPr="00395C1F">
        <w:rPr>
          <w:i/>
          <w:noProof/>
          <w:sz w:val="22"/>
          <w:szCs w:val="22"/>
        </w:rPr>
        <w:t>Tokyo: Kanehara Shuppen Company, Ltd.</w:t>
      </w:r>
    </w:p>
    <w:p w14:paraId="335BBF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ini, P., &amp; Burge, J. (2017). Linking normative models of natural tasks to descriptive models of neural response. </w:t>
      </w:r>
      <w:r w:rsidRPr="00395C1F">
        <w:rPr>
          <w:i/>
          <w:noProof/>
          <w:sz w:val="22"/>
          <w:szCs w:val="22"/>
        </w:rPr>
        <w:t>Journal of Vision, 17(12)</w:t>
      </w:r>
      <w:r w:rsidRPr="00395C1F">
        <w:rPr>
          <w:noProof/>
          <w:sz w:val="22"/>
          <w:szCs w:val="22"/>
        </w:rPr>
        <w:t>, 16.</w:t>
      </w:r>
    </w:p>
    <w:p w14:paraId="3EB8D2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Jakob, W. (2010). Mitsuba Renderer. </w:t>
      </w:r>
    </w:p>
    <w:p w14:paraId="3662B5C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elly, K. L., Gibson, K. S., &amp; Nickerson, D. (1943). Tristimulus specification of the Munsell book of color from spectrophoto-metric measurements. </w:t>
      </w:r>
      <w:r w:rsidRPr="00395C1F">
        <w:rPr>
          <w:i/>
          <w:noProof/>
          <w:sz w:val="22"/>
          <w:szCs w:val="22"/>
        </w:rPr>
        <w:t>Journal of the Optical Society of America, 33(7)</w:t>
      </w:r>
      <w:r w:rsidRPr="00395C1F">
        <w:rPr>
          <w:noProof/>
          <w:sz w:val="22"/>
          <w:szCs w:val="22"/>
        </w:rPr>
        <w:t>, 355-376.</w:t>
      </w:r>
    </w:p>
    <w:p w14:paraId="08E3647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ingdom, F. A. (2011). Lightness, brightness and transparency: a quarter century of new ideas, captivating demonstrations and unrelenting controversy. </w:t>
      </w:r>
      <w:r w:rsidRPr="00395C1F">
        <w:rPr>
          <w:i/>
          <w:noProof/>
          <w:sz w:val="22"/>
          <w:szCs w:val="22"/>
        </w:rPr>
        <w:t>Vision Research, 51(7)</w:t>
      </w:r>
      <w:r w:rsidRPr="00395C1F">
        <w:rPr>
          <w:noProof/>
          <w:sz w:val="22"/>
          <w:szCs w:val="22"/>
        </w:rPr>
        <w:t>, 652-673.</w:t>
      </w:r>
    </w:p>
    <w:p w14:paraId="60722B4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Knill, D. C., &amp; Richards, W. (1996). </w:t>
      </w:r>
      <w:r w:rsidRPr="00395C1F">
        <w:rPr>
          <w:i/>
          <w:noProof/>
          <w:sz w:val="22"/>
          <w:szCs w:val="22"/>
        </w:rPr>
        <w:t>Perception as Bayesian Inference</w:t>
      </w:r>
      <w:r w:rsidRPr="00395C1F">
        <w:rPr>
          <w:noProof/>
          <w:sz w:val="22"/>
          <w:szCs w:val="22"/>
        </w:rPr>
        <w:t>. Cambridge: Cambridge University Press.</w:t>
      </w:r>
    </w:p>
    <w:p w14:paraId="1D1C0CFF"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egge, G. E., Kersten, D., &amp; Burgess, A. E. (1987). Contrast discrimination in noise. </w:t>
      </w:r>
      <w:r w:rsidRPr="00395C1F">
        <w:rPr>
          <w:i/>
          <w:noProof/>
          <w:sz w:val="22"/>
          <w:szCs w:val="22"/>
        </w:rPr>
        <w:t>Journal of the Optical Society of America A, 4(2)</w:t>
      </w:r>
      <w:r w:rsidRPr="00395C1F">
        <w:rPr>
          <w:noProof/>
          <w:sz w:val="22"/>
          <w:szCs w:val="22"/>
        </w:rPr>
        <w:t>, 391-404.</w:t>
      </w:r>
    </w:p>
    <w:p w14:paraId="511E153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sada, M. A., &amp; Mullen, K. T. (1995). Color and luminance spatial tuning estimated by noise masking in the absence of off-frequency looking. </w:t>
      </w:r>
      <w:r w:rsidRPr="00395C1F">
        <w:rPr>
          <w:i/>
          <w:noProof/>
          <w:sz w:val="22"/>
          <w:szCs w:val="22"/>
        </w:rPr>
        <w:t>Journal of the Optical Society of America A, 12(2)</w:t>
      </w:r>
      <w:r w:rsidRPr="00395C1F">
        <w:rPr>
          <w:noProof/>
          <w:sz w:val="22"/>
          <w:szCs w:val="22"/>
        </w:rPr>
        <w:t>, 250-260.</w:t>
      </w:r>
    </w:p>
    <w:p w14:paraId="37EA638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Lotto, R. B., &amp; Purves, D. (1999). The effects of color on brightness. </w:t>
      </w:r>
      <w:r w:rsidRPr="00395C1F">
        <w:rPr>
          <w:i/>
          <w:noProof/>
          <w:sz w:val="22"/>
          <w:szCs w:val="22"/>
        </w:rPr>
        <w:t>Nature Neuroscience, 2(11)</w:t>
      </w:r>
      <w:r w:rsidRPr="00395C1F">
        <w:rPr>
          <w:noProof/>
          <w:sz w:val="22"/>
          <w:szCs w:val="22"/>
        </w:rPr>
        <w:t>, 1010-1014.</w:t>
      </w:r>
    </w:p>
    <w:p w14:paraId="1BA045B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arimont, D. H., &amp; Wandell, B. A. (1994). Matching color images: the effects of axial chromatic aberration. </w:t>
      </w:r>
      <w:r w:rsidRPr="00395C1F">
        <w:rPr>
          <w:i/>
          <w:noProof/>
          <w:sz w:val="22"/>
          <w:szCs w:val="22"/>
        </w:rPr>
        <w:t>Journal of the Optical Society of America A, 11(12)</w:t>
      </w:r>
      <w:r w:rsidRPr="00395C1F">
        <w:rPr>
          <w:noProof/>
          <w:sz w:val="22"/>
          <w:szCs w:val="22"/>
        </w:rPr>
        <w:t>, 3113-3122.</w:t>
      </w:r>
    </w:p>
    <w:p w14:paraId="7978B91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naci, G., Menegaz, G., Süsstrunk, S., &amp; Knoblauch, K. (2004). Chromatic contrast detection in spatial chromatic noise. </w:t>
      </w:r>
      <w:r w:rsidRPr="00395C1F">
        <w:rPr>
          <w:i/>
          <w:noProof/>
          <w:sz w:val="22"/>
          <w:szCs w:val="22"/>
        </w:rPr>
        <w:t>Visual Neuroscience, 21</w:t>
      </w:r>
      <w:r w:rsidRPr="00395C1F">
        <w:rPr>
          <w:noProof/>
          <w:sz w:val="22"/>
          <w:szCs w:val="22"/>
        </w:rPr>
        <w:t>, 291-294.</w:t>
      </w:r>
    </w:p>
    <w:p w14:paraId="5B0F045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Morimoto, T., &amp; Smithson, H. E. (2018). Discrimination of spectral reflectance under environmental illumination. </w:t>
      </w:r>
      <w:r w:rsidRPr="00395C1F">
        <w:rPr>
          <w:i/>
          <w:noProof/>
          <w:sz w:val="22"/>
          <w:szCs w:val="22"/>
        </w:rPr>
        <w:t>J Opt Soc Am A Opt Image Sci Vis, 35(4)</w:t>
      </w:r>
      <w:r w:rsidRPr="00395C1F">
        <w:rPr>
          <w:noProof/>
          <w:sz w:val="22"/>
          <w:szCs w:val="22"/>
        </w:rPr>
        <w:t>, B244-B255.</w:t>
      </w:r>
    </w:p>
    <w:p w14:paraId="73BD8147"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Murray, R. F. (2021). Lightness perception in complex scenes. </w:t>
      </w:r>
      <w:r w:rsidRPr="00395C1F">
        <w:rPr>
          <w:i/>
          <w:noProof/>
          <w:sz w:val="22"/>
          <w:szCs w:val="22"/>
        </w:rPr>
        <w:t>Annual Review of Vision Science, in press</w:t>
      </w:r>
    </w:p>
    <w:p w14:paraId="79E620B2"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Nachmias, J. (1999). How is a grating detected on a narrowband noise masker? </w:t>
      </w:r>
      <w:r w:rsidRPr="00395C1F">
        <w:rPr>
          <w:i/>
          <w:noProof/>
          <w:sz w:val="22"/>
          <w:szCs w:val="22"/>
        </w:rPr>
        <w:t>Vision Research, 39(6)</w:t>
      </w:r>
      <w:r w:rsidRPr="00395C1F">
        <w:rPr>
          <w:noProof/>
          <w:sz w:val="22"/>
          <w:szCs w:val="22"/>
        </w:rPr>
        <w:t>, 1133-1142.</w:t>
      </w:r>
    </w:p>
    <w:p w14:paraId="4D5D1E74"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achmias, J., &amp; Sansbury, R. V. (1974). Grating contrast: discrimination may be better than detection. </w:t>
      </w:r>
      <w:r w:rsidRPr="00395C1F">
        <w:rPr>
          <w:i/>
          <w:noProof/>
          <w:sz w:val="22"/>
          <w:szCs w:val="22"/>
        </w:rPr>
        <w:t>Vision Research, 14(10)</w:t>
      </w:r>
      <w:r w:rsidRPr="00395C1F">
        <w:rPr>
          <w:noProof/>
          <w:sz w:val="22"/>
          <w:szCs w:val="22"/>
        </w:rPr>
        <w:t>, 1039–1042.</w:t>
      </w:r>
    </w:p>
    <w:p w14:paraId="25D5E4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Nienborg, H., Cohen, M. R., &amp; Cumming, B. G. (2012). Decision-related activity in sensory neurons: correlations among neurons and with behavior. </w:t>
      </w:r>
      <w:r w:rsidRPr="00395C1F">
        <w:rPr>
          <w:i/>
          <w:noProof/>
          <w:sz w:val="22"/>
          <w:szCs w:val="22"/>
        </w:rPr>
        <w:t>Annu Rev Neurosci, 35</w:t>
      </w:r>
      <w:r w:rsidRPr="00395C1F">
        <w:rPr>
          <w:noProof/>
          <w:sz w:val="22"/>
          <w:szCs w:val="22"/>
        </w:rPr>
        <w:t>, 463-483.</w:t>
      </w:r>
    </w:p>
    <w:p w14:paraId="6F86F5EA"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arker, A. J., &amp; Newsome, W. T. (1998). Sense and the single neuron: probing the physiology of perception. </w:t>
      </w:r>
      <w:r w:rsidRPr="00395C1F">
        <w:rPr>
          <w:i/>
          <w:noProof/>
          <w:sz w:val="22"/>
          <w:szCs w:val="22"/>
        </w:rPr>
        <w:t>Annual Review of Neuroscience, 21(1)</w:t>
      </w:r>
      <w:r w:rsidRPr="00395C1F">
        <w:rPr>
          <w:noProof/>
          <w:sz w:val="22"/>
          <w:szCs w:val="22"/>
        </w:rPr>
        <w:t>, 227-277.</w:t>
      </w:r>
    </w:p>
    <w:p w14:paraId="12FA25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arce, B., Crichton, S., Mackiewicz, M., Finlayson, G. D., &amp; Hurlbert, A. (2014). Chromatic illumination discrimination ability reveals that human colour constancy is optimised for blue daylight illuminations. </w:t>
      </w:r>
      <w:r w:rsidRPr="00395C1F">
        <w:rPr>
          <w:i/>
          <w:noProof/>
          <w:sz w:val="22"/>
          <w:szCs w:val="22"/>
        </w:rPr>
        <w:t>PLoS ONE 9(2:e87989)</w:t>
      </w:r>
      <w:r w:rsidRPr="00395C1F">
        <w:rPr>
          <w:noProof/>
          <w:sz w:val="22"/>
          <w:szCs w:val="22"/>
        </w:rPr>
        <w:t>, e87989.</w:t>
      </w:r>
    </w:p>
    <w:p w14:paraId="0C816AC2"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1990). The quantum efficiency of vision. In C. Blakemore (Ed.), </w:t>
      </w:r>
      <w:r w:rsidRPr="00395C1F">
        <w:rPr>
          <w:i/>
          <w:noProof/>
          <w:sz w:val="22"/>
          <w:szCs w:val="22"/>
        </w:rPr>
        <w:t>Vision: Coding and Efficiency</w:t>
      </w:r>
      <w:r w:rsidRPr="00395C1F">
        <w:rPr>
          <w:noProof/>
          <w:sz w:val="22"/>
          <w:szCs w:val="22"/>
        </w:rPr>
        <w:t xml:space="preserve"> (pp. 3-24).</w:t>
      </w:r>
    </w:p>
    <w:p w14:paraId="22BEA7AE"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elli, D. G., &amp; Farell, B. (1999). Why use noise? </w:t>
      </w:r>
      <w:r w:rsidRPr="00395C1F">
        <w:rPr>
          <w:i/>
          <w:noProof/>
          <w:sz w:val="22"/>
          <w:szCs w:val="22"/>
        </w:rPr>
        <w:t>Journal of the Optical Society of America A, 16(3)</w:t>
      </w:r>
      <w:r w:rsidRPr="00395C1F">
        <w:rPr>
          <w:noProof/>
          <w:sz w:val="22"/>
          <w:szCs w:val="22"/>
        </w:rPr>
        <w:t>, 647-653.</w:t>
      </w:r>
    </w:p>
    <w:p w14:paraId="67100947"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Prins, N., &amp; Kingdom, F. A. A. (2018). Applying the model-comparison approach to test specific tesearch hypotheses in psychophysical research using the Palamedes toolbox. </w:t>
      </w:r>
      <w:r w:rsidRPr="00395C1F">
        <w:rPr>
          <w:i/>
          <w:noProof/>
          <w:sz w:val="22"/>
          <w:szCs w:val="22"/>
        </w:rPr>
        <w:t>Frontiers in Psychology, 9</w:t>
      </w:r>
      <w:r w:rsidRPr="00395C1F">
        <w:rPr>
          <w:noProof/>
          <w:sz w:val="22"/>
          <w:szCs w:val="22"/>
        </w:rPr>
        <w:t>, 1250.</w:t>
      </w:r>
    </w:p>
    <w:p w14:paraId="6A6BBC0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c, A., &amp; Brainard, D. H. (2016). The nature of instructional effects in color constancy. </w:t>
      </w:r>
      <w:r w:rsidRPr="00395C1F">
        <w:rPr>
          <w:i/>
          <w:noProof/>
          <w:sz w:val="22"/>
          <w:szCs w:val="22"/>
        </w:rPr>
        <w:t>J Exp Psychol Hum Percept Perform, 42(6)</w:t>
      </w:r>
      <w:r w:rsidRPr="00395C1F">
        <w:rPr>
          <w:noProof/>
          <w:sz w:val="22"/>
          <w:szCs w:val="22"/>
        </w:rPr>
        <w:t>, 847-865.</w:t>
      </w:r>
    </w:p>
    <w:p w14:paraId="3714C529" w14:textId="77777777" w:rsidR="00930118" w:rsidRPr="00395C1F" w:rsidRDefault="00930118" w:rsidP="00930118">
      <w:pPr>
        <w:pStyle w:val="EndNoteBibliography"/>
        <w:ind w:left="720" w:hanging="720"/>
        <w:rPr>
          <w:i/>
          <w:noProof/>
          <w:sz w:val="22"/>
          <w:szCs w:val="22"/>
        </w:rPr>
      </w:pPr>
      <w:r w:rsidRPr="00395C1F">
        <w:rPr>
          <w:noProof/>
          <w:sz w:val="22"/>
          <w:szCs w:val="22"/>
        </w:rPr>
        <w:t xml:space="preserve">Radonjić, A., Ding, X., Krieger, A., Aston, S., Hurlbert, A. C., &amp; Brainard, D. H. (2018). Illumination discrimination in the absence of a fixed surface-reflectance layout. </w:t>
      </w:r>
      <w:r w:rsidRPr="00395C1F">
        <w:rPr>
          <w:i/>
          <w:noProof/>
          <w:sz w:val="22"/>
          <w:szCs w:val="22"/>
        </w:rPr>
        <w:t>Journal of Vision, 18(5:11)</w:t>
      </w:r>
    </w:p>
    <w:p w14:paraId="13F7AB51"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adonjić, A., Pearce, B., Aston, S., Krieger, A., Dubin, H., Cottaris, N. P., Brainard, D. H., &amp; Hurlbert, A. C. (2016). Illumination discrimination in real and simulated scenes. </w:t>
      </w:r>
      <w:r w:rsidRPr="00395C1F">
        <w:rPr>
          <w:i/>
          <w:noProof/>
          <w:sz w:val="22"/>
          <w:szCs w:val="22"/>
        </w:rPr>
        <w:t>Journal of Vision, 16(11:2)</w:t>
      </w:r>
      <w:r w:rsidRPr="00395C1F">
        <w:rPr>
          <w:noProof/>
          <w:sz w:val="22"/>
          <w:szCs w:val="22"/>
        </w:rPr>
        <w:t>, 1-18.</w:t>
      </w:r>
    </w:p>
    <w:p w14:paraId="422888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dieck, R. W. (1998). </w:t>
      </w:r>
      <w:r w:rsidRPr="00395C1F">
        <w:rPr>
          <w:i/>
          <w:noProof/>
          <w:sz w:val="22"/>
          <w:szCs w:val="22"/>
        </w:rPr>
        <w:t>The First Steps in Seeing</w:t>
      </w:r>
      <w:r w:rsidRPr="00395C1F">
        <w:rPr>
          <w:noProof/>
          <w:sz w:val="22"/>
          <w:szCs w:val="22"/>
        </w:rPr>
        <w:t>. Sunderland, Mass.: Sinauer.</w:t>
      </w:r>
    </w:p>
    <w:p w14:paraId="5514CDAD"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Franssila, R., &amp; Nasanen, R. (1992). Contrast sensitivity as a function of spatial frequency, viewing distance and eccentricity with and without spatial noise. </w:t>
      </w:r>
      <w:r w:rsidRPr="00395C1F">
        <w:rPr>
          <w:i/>
          <w:noProof/>
          <w:sz w:val="22"/>
          <w:szCs w:val="22"/>
        </w:rPr>
        <w:t>Vision Research, 32(4)</w:t>
      </w:r>
      <w:r w:rsidRPr="00395C1F">
        <w:rPr>
          <w:noProof/>
          <w:sz w:val="22"/>
          <w:szCs w:val="22"/>
        </w:rPr>
        <w:t>, 631-637.</w:t>
      </w:r>
    </w:p>
    <w:p w14:paraId="0ED10885"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ovamo, J., Raninen, A., &amp; Donner, K. (1999). The effects of temporal noise and retinal luminance on foveal flicker sensitivity. </w:t>
      </w:r>
      <w:r w:rsidRPr="00395C1F">
        <w:rPr>
          <w:i/>
          <w:noProof/>
          <w:sz w:val="22"/>
          <w:szCs w:val="22"/>
        </w:rPr>
        <w:t>Vision Research, 39</w:t>
      </w:r>
      <w:r w:rsidRPr="00395C1F">
        <w:rPr>
          <w:noProof/>
          <w:sz w:val="22"/>
          <w:szCs w:val="22"/>
        </w:rPr>
        <w:t>, 533-539.</w:t>
      </w:r>
    </w:p>
    <w:p w14:paraId="3D1529D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Ruff, D. A., Ni, A. M., &amp; Cohen, M. R. (2018). Cognition as a window into neuronal population space. </w:t>
      </w:r>
      <w:r w:rsidRPr="00395C1F">
        <w:rPr>
          <w:i/>
          <w:noProof/>
          <w:sz w:val="22"/>
          <w:szCs w:val="22"/>
        </w:rPr>
        <w:t>Annual Review of Neuroscience, 41</w:t>
      </w:r>
      <w:r w:rsidRPr="00395C1F">
        <w:rPr>
          <w:noProof/>
          <w:sz w:val="22"/>
          <w:szCs w:val="22"/>
        </w:rPr>
        <w:t>, 77-97.</w:t>
      </w:r>
    </w:p>
    <w:p w14:paraId="22B552B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ankeralli, M. J., &amp; Mullen, K. T. (1997). Postreceptoral chromatic detection mechanisms revealed by noise masking in three-dimensional cone contrast space. </w:t>
      </w:r>
      <w:r w:rsidRPr="00395C1F">
        <w:rPr>
          <w:i/>
          <w:noProof/>
          <w:sz w:val="22"/>
          <w:szCs w:val="22"/>
        </w:rPr>
        <w:t>Journal of the Optical Society of America A, 14(10)</w:t>
      </w:r>
      <w:r w:rsidRPr="00395C1F">
        <w:rPr>
          <w:noProof/>
          <w:sz w:val="22"/>
          <w:szCs w:val="22"/>
        </w:rPr>
        <w:t>, 2633-2646.</w:t>
      </w:r>
    </w:p>
    <w:p w14:paraId="427C17DB"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hadlen, M. N., Britten, K. H., Newsome, W. T., &amp; Movshon, J. A. (1996). A computational analysis of the relationship between neuronal and behavioral responses to visual motion. </w:t>
      </w:r>
      <w:r w:rsidRPr="00395C1F">
        <w:rPr>
          <w:i/>
          <w:noProof/>
          <w:sz w:val="22"/>
          <w:szCs w:val="22"/>
        </w:rPr>
        <w:t>Journal of Neuroscience, 16</w:t>
      </w:r>
      <w:r w:rsidRPr="00395C1F">
        <w:rPr>
          <w:noProof/>
          <w:sz w:val="22"/>
          <w:szCs w:val="22"/>
        </w:rPr>
        <w:t>, 1486-1510.</w:t>
      </w:r>
    </w:p>
    <w:p w14:paraId="59B50F9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ingh, V., Cottaris, N. P., Heasly, B. S., Brainard, D. H., &amp; Burge, J. (2018). Computational luminance constancy from naturalistic images. </w:t>
      </w:r>
      <w:r w:rsidRPr="00395C1F">
        <w:rPr>
          <w:i/>
          <w:noProof/>
          <w:sz w:val="22"/>
          <w:szCs w:val="22"/>
        </w:rPr>
        <w:t>Journal of Vision, 18(13)</w:t>
      </w:r>
      <w:r w:rsidRPr="00395C1F">
        <w:rPr>
          <w:noProof/>
          <w:sz w:val="22"/>
          <w:szCs w:val="22"/>
        </w:rPr>
        <w:t>, 19.</w:t>
      </w:r>
    </w:p>
    <w:p w14:paraId="702D02A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Smithson, H. E. (2005). Sensory, computational, and cognitive components of human color constancy. </w:t>
      </w:r>
      <w:r w:rsidRPr="00395C1F">
        <w:rPr>
          <w:i/>
          <w:noProof/>
          <w:sz w:val="22"/>
          <w:szCs w:val="22"/>
        </w:rPr>
        <w:t>Philosophical Transactions of the Royal Society of London. Series B, 360(1458)</w:t>
      </w:r>
      <w:r w:rsidRPr="00395C1F">
        <w:rPr>
          <w:noProof/>
          <w:sz w:val="22"/>
          <w:szCs w:val="22"/>
        </w:rPr>
        <w:t>, 1329-1346.</w:t>
      </w:r>
    </w:p>
    <w:p w14:paraId="1EE6CB0C"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Teller, D. Y. (1984). Linking propositions. </w:t>
      </w:r>
      <w:r w:rsidRPr="00395C1F">
        <w:rPr>
          <w:i/>
          <w:noProof/>
          <w:sz w:val="22"/>
          <w:szCs w:val="22"/>
        </w:rPr>
        <w:t>Vision Research, 24(10)</w:t>
      </w:r>
      <w:r w:rsidRPr="00395C1F">
        <w:rPr>
          <w:noProof/>
          <w:sz w:val="22"/>
          <w:szCs w:val="22"/>
        </w:rPr>
        <w:t>, 1233-1246.</w:t>
      </w:r>
    </w:p>
    <w:p w14:paraId="35FCFFC6"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Vrhel, M. J., Gershon, R., &amp; Iwan, L. S. (1994). Measurement and analysis of object reflectance spectra. </w:t>
      </w:r>
      <w:r w:rsidRPr="00395C1F">
        <w:rPr>
          <w:i/>
          <w:noProof/>
          <w:sz w:val="22"/>
          <w:szCs w:val="22"/>
        </w:rPr>
        <w:t>Color Research &amp; Application, 19(1)</w:t>
      </w:r>
      <w:r w:rsidRPr="00395C1F">
        <w:rPr>
          <w:noProof/>
          <w:sz w:val="22"/>
          <w:szCs w:val="22"/>
        </w:rPr>
        <w:t>, 4-9.</w:t>
      </w:r>
    </w:p>
    <w:p w14:paraId="6B669A39"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iss, D., Witzel, C., &amp; Gegenfurtner, K. (2017). Determinants of colour constancy and the blue bias. </w:t>
      </w:r>
      <w:r w:rsidRPr="00395C1F">
        <w:rPr>
          <w:i/>
          <w:noProof/>
          <w:sz w:val="22"/>
          <w:szCs w:val="22"/>
        </w:rPr>
        <w:t>i-Perception, 8(6)</w:t>
      </w:r>
      <w:r w:rsidRPr="00395C1F">
        <w:rPr>
          <w:noProof/>
          <w:sz w:val="22"/>
          <w:szCs w:val="22"/>
        </w:rPr>
        <w:t>, 204166951773963.</w:t>
      </w:r>
    </w:p>
    <w:p w14:paraId="63B8E033"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Westheimer, G. (1986). The eye as an optical instrument. In K. R. Boff, L. Kaufman &amp; J. P. THomas (Eds.), </w:t>
      </w:r>
      <w:r w:rsidRPr="00395C1F">
        <w:rPr>
          <w:i/>
          <w:noProof/>
          <w:sz w:val="22"/>
          <w:szCs w:val="22"/>
        </w:rPr>
        <w:t>Handbook of Perception and Human Performance: Sensory Processes and Perception</w:t>
      </w:r>
      <w:r w:rsidRPr="00395C1F">
        <w:rPr>
          <w:noProof/>
          <w:sz w:val="22"/>
          <w:szCs w:val="22"/>
        </w:rPr>
        <w:t xml:space="preserve"> (pp. 4.1-4.20). New York: John Wiley &amp; Sons.</w:t>
      </w:r>
    </w:p>
    <w:p w14:paraId="669D4440" w14:textId="77777777" w:rsidR="00930118" w:rsidRPr="00395C1F" w:rsidRDefault="00930118" w:rsidP="00930118">
      <w:pPr>
        <w:pStyle w:val="EndNoteBibliography"/>
        <w:ind w:left="720" w:hanging="720"/>
        <w:rPr>
          <w:noProof/>
          <w:sz w:val="22"/>
          <w:szCs w:val="22"/>
        </w:rPr>
      </w:pPr>
      <w:r w:rsidRPr="00395C1F">
        <w:rPr>
          <w:noProof/>
          <w:sz w:val="22"/>
          <w:szCs w:val="22"/>
        </w:rPr>
        <w:lastRenderedPageBreak/>
        <w:t xml:space="preserve">Witzel, C., &amp; Gegenfurtner, K. R. (2018). Color perception: objects, constancy, and categories. </w:t>
      </w:r>
      <w:r w:rsidRPr="00395C1F">
        <w:rPr>
          <w:i/>
          <w:noProof/>
          <w:sz w:val="22"/>
          <w:szCs w:val="22"/>
        </w:rPr>
        <w:t>Annual Review of Vision Science, 4</w:t>
      </w:r>
      <w:r w:rsidRPr="00395C1F">
        <w:rPr>
          <w:noProof/>
          <w:sz w:val="22"/>
          <w:szCs w:val="22"/>
        </w:rPr>
        <w:t>, 475-499.</w:t>
      </w:r>
    </w:p>
    <w:p w14:paraId="06CCECC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ang, X., &amp; Brainard, D. H. (2004). </w:t>
      </w:r>
      <w:r w:rsidRPr="00395C1F">
        <w:rPr>
          <w:i/>
          <w:noProof/>
          <w:sz w:val="22"/>
          <w:szCs w:val="22"/>
        </w:rPr>
        <w:t>Bayesian color correction method for non-colorimetric digital image sensors.</w:t>
      </w:r>
      <w:r w:rsidRPr="00395C1F">
        <w:rPr>
          <w:noProof/>
          <w:sz w:val="22"/>
          <w:szCs w:val="22"/>
        </w:rPr>
        <w:t xml:space="preserve"> Paper presented at Color and Imaging Conference, 308-314.</w:t>
      </w:r>
    </w:p>
    <w:p w14:paraId="696A6980" w14:textId="77777777" w:rsidR="00930118" w:rsidRPr="00395C1F" w:rsidRDefault="00930118" w:rsidP="00930118">
      <w:pPr>
        <w:pStyle w:val="EndNoteBibliography"/>
        <w:ind w:left="720" w:hanging="720"/>
        <w:rPr>
          <w:noProof/>
          <w:sz w:val="22"/>
          <w:szCs w:val="22"/>
        </w:rPr>
      </w:pPr>
      <w:r w:rsidRPr="00395C1F">
        <w:rPr>
          <w:noProof/>
          <w:sz w:val="22"/>
          <w:szCs w:val="22"/>
        </w:rPr>
        <w:t xml:space="preserve">Zhu, H., Yuille, A., &amp; Kersten, D. (2021). </w:t>
      </w:r>
      <w:r w:rsidRPr="00395C1F">
        <w:rPr>
          <w:i/>
          <w:noProof/>
          <w:sz w:val="22"/>
          <w:szCs w:val="22"/>
        </w:rPr>
        <w:t>Three-dimensional pose discrimination in natural images of humans</w:t>
      </w:r>
      <w:r w:rsidRPr="00395C1F">
        <w:rPr>
          <w:noProof/>
          <w:sz w:val="22"/>
          <w:szCs w:val="22"/>
        </w:rPr>
        <w:t>. Presented at the Annual Meeting of the Vision Sciences Society, May 21-26, 2021. Poster A70.</w:t>
      </w:r>
    </w:p>
    <w:p w14:paraId="2A051FE9" w14:textId="559FAADB" w:rsidR="00F06CF5" w:rsidRPr="00395C1F" w:rsidRDefault="00B66158" w:rsidP="00E846BC">
      <w:pPr>
        <w:pStyle w:val="EndNoteBibliography"/>
        <w:ind w:left="720" w:hanging="720"/>
        <w:rPr>
          <w:b/>
          <w:bCs/>
          <w:sz w:val="22"/>
          <w:szCs w:val="22"/>
        </w:rPr>
      </w:pPr>
      <w:r w:rsidRPr="00395C1F">
        <w:rPr>
          <w:b/>
          <w:bCs/>
          <w:sz w:val="22"/>
          <w:szCs w:val="22"/>
        </w:rPr>
        <w:fldChar w:fldCharType="end"/>
      </w:r>
    </w:p>
    <w:sectPr w:rsidR="00F06CF5" w:rsidRPr="00395C1F" w:rsidSect="006B0DE9">
      <w:footerReference w:type="even" r:id="rId20"/>
      <w:footerReference w:type="default" r:id="rId21"/>
      <w:pgSz w:w="12240" w:h="15840"/>
      <w:pgMar w:top="1440" w:right="1440" w:bottom="1440" w:left="1440" w:header="720" w:footer="86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EF82B" w14:textId="77777777" w:rsidR="009A3D06" w:rsidRDefault="009A3D06">
      <w:r>
        <w:separator/>
      </w:r>
    </w:p>
  </w:endnote>
  <w:endnote w:type="continuationSeparator" w:id="0">
    <w:p w14:paraId="32702391" w14:textId="77777777" w:rsidR="009A3D06" w:rsidRDefault="009A3D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EndPr>
      <w:rPr>
        <w:rStyle w:val="PageNumber"/>
      </w:rPr>
    </w:sdtEnd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EndPr>
      <w:rPr>
        <w:rStyle w:val="PageNumber"/>
      </w:rPr>
    </w:sdtEnd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0008F" w14:textId="77777777" w:rsidR="009A3D06" w:rsidRDefault="009A3D06">
      <w:r>
        <w:separator/>
      </w:r>
    </w:p>
  </w:footnote>
  <w:footnote w:type="continuationSeparator" w:id="0">
    <w:p w14:paraId="61A01D15" w14:textId="77777777" w:rsidR="009A3D06" w:rsidRDefault="009A3D06">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ee Radonji</w:t>
      </w:r>
      <w:r w:rsidRPr="006D2617">
        <w:t>ć</w:t>
      </w:r>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48C4E5D2" w14:textId="77777777"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 w:id="3">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682242E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7A0EE97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31EF64C">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8006F4D0">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EEA52A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A516DBA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E80233D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F9A3E9E">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D74B9B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0A4E"/>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124"/>
    <w:rsid w:val="000975D3"/>
    <w:rsid w:val="000A06EB"/>
    <w:rsid w:val="000A0E0B"/>
    <w:rsid w:val="000A1CB5"/>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A2C"/>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E7942"/>
    <w:rsid w:val="000F1542"/>
    <w:rsid w:val="000F25CA"/>
    <w:rsid w:val="000F2BCF"/>
    <w:rsid w:val="000F32E4"/>
    <w:rsid w:val="000F38E3"/>
    <w:rsid w:val="000F3A2A"/>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EB5"/>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46C6"/>
    <w:rsid w:val="001C5BAF"/>
    <w:rsid w:val="001C5FAC"/>
    <w:rsid w:val="001C67C7"/>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243"/>
    <w:rsid w:val="00201D8F"/>
    <w:rsid w:val="0020237D"/>
    <w:rsid w:val="002033A4"/>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6B0"/>
    <w:rsid w:val="002348AC"/>
    <w:rsid w:val="00234C9F"/>
    <w:rsid w:val="0023566A"/>
    <w:rsid w:val="00235AB6"/>
    <w:rsid w:val="00237B64"/>
    <w:rsid w:val="0024042A"/>
    <w:rsid w:val="00240F08"/>
    <w:rsid w:val="002411FB"/>
    <w:rsid w:val="002417F3"/>
    <w:rsid w:val="00241A4C"/>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35F1"/>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0C3"/>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305"/>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1E0E"/>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5C1F"/>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206F"/>
    <w:rsid w:val="003C42DB"/>
    <w:rsid w:val="003C4446"/>
    <w:rsid w:val="003C4E69"/>
    <w:rsid w:val="003C56F5"/>
    <w:rsid w:val="003C574E"/>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523"/>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6D5"/>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5A8"/>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26E0"/>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2CEE"/>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3A1"/>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6F7"/>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70B"/>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41B"/>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00B2"/>
    <w:rsid w:val="004F1453"/>
    <w:rsid w:val="004F148E"/>
    <w:rsid w:val="004F257A"/>
    <w:rsid w:val="004F3175"/>
    <w:rsid w:val="004F3751"/>
    <w:rsid w:val="004F4D85"/>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099D"/>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942"/>
    <w:rsid w:val="00521A04"/>
    <w:rsid w:val="00521E01"/>
    <w:rsid w:val="00522913"/>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53B"/>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802"/>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2A"/>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840"/>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4644"/>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14B"/>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3FB"/>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17E93"/>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AFE"/>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3CD"/>
    <w:rsid w:val="00753423"/>
    <w:rsid w:val="007535AE"/>
    <w:rsid w:val="00753D6C"/>
    <w:rsid w:val="00753E63"/>
    <w:rsid w:val="007541BD"/>
    <w:rsid w:val="00754F19"/>
    <w:rsid w:val="00755720"/>
    <w:rsid w:val="00755DE9"/>
    <w:rsid w:val="00756B43"/>
    <w:rsid w:val="0075715A"/>
    <w:rsid w:val="00757553"/>
    <w:rsid w:val="007577F3"/>
    <w:rsid w:val="007578FA"/>
    <w:rsid w:val="00757C27"/>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4EC"/>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D33"/>
    <w:rsid w:val="00775F7D"/>
    <w:rsid w:val="0077644E"/>
    <w:rsid w:val="0077663D"/>
    <w:rsid w:val="00776C22"/>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1F43"/>
    <w:rsid w:val="0079239E"/>
    <w:rsid w:val="00792A30"/>
    <w:rsid w:val="00792D7D"/>
    <w:rsid w:val="007939BE"/>
    <w:rsid w:val="0079475D"/>
    <w:rsid w:val="00794CC2"/>
    <w:rsid w:val="007955F2"/>
    <w:rsid w:val="0079603B"/>
    <w:rsid w:val="0079755F"/>
    <w:rsid w:val="007A00E1"/>
    <w:rsid w:val="007A05C1"/>
    <w:rsid w:val="007A0BEE"/>
    <w:rsid w:val="007A12F3"/>
    <w:rsid w:val="007A2A80"/>
    <w:rsid w:val="007A35B0"/>
    <w:rsid w:val="007A3BBF"/>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2E2F"/>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0BF"/>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06391"/>
    <w:rsid w:val="00810490"/>
    <w:rsid w:val="00810FA9"/>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0E1D"/>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6DD"/>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57E04"/>
    <w:rsid w:val="0086021D"/>
    <w:rsid w:val="008611B0"/>
    <w:rsid w:val="0086313F"/>
    <w:rsid w:val="00864576"/>
    <w:rsid w:val="008649E5"/>
    <w:rsid w:val="00865064"/>
    <w:rsid w:val="0086535B"/>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59AB"/>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5AAA"/>
    <w:rsid w:val="008961F4"/>
    <w:rsid w:val="0089627D"/>
    <w:rsid w:val="0089628E"/>
    <w:rsid w:val="00896373"/>
    <w:rsid w:val="00896659"/>
    <w:rsid w:val="0089686F"/>
    <w:rsid w:val="00896898"/>
    <w:rsid w:val="00896ABF"/>
    <w:rsid w:val="00896B97"/>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0704"/>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118"/>
    <w:rsid w:val="0093042C"/>
    <w:rsid w:val="009311B3"/>
    <w:rsid w:val="009322E2"/>
    <w:rsid w:val="00932B7D"/>
    <w:rsid w:val="00932BC7"/>
    <w:rsid w:val="00933366"/>
    <w:rsid w:val="00933440"/>
    <w:rsid w:val="00934B18"/>
    <w:rsid w:val="00934CC8"/>
    <w:rsid w:val="00934FCA"/>
    <w:rsid w:val="009357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68C7"/>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3D06"/>
    <w:rsid w:val="009A43B6"/>
    <w:rsid w:val="009A4555"/>
    <w:rsid w:val="009A48BF"/>
    <w:rsid w:val="009A53E6"/>
    <w:rsid w:val="009B139F"/>
    <w:rsid w:val="009B17DE"/>
    <w:rsid w:val="009B1979"/>
    <w:rsid w:val="009B1BD9"/>
    <w:rsid w:val="009B1D21"/>
    <w:rsid w:val="009B2065"/>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1C1"/>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4EA"/>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508"/>
    <w:rsid w:val="00A22EC2"/>
    <w:rsid w:val="00A2348C"/>
    <w:rsid w:val="00A23EB5"/>
    <w:rsid w:val="00A241E1"/>
    <w:rsid w:val="00A24F38"/>
    <w:rsid w:val="00A25700"/>
    <w:rsid w:val="00A2589C"/>
    <w:rsid w:val="00A25EE2"/>
    <w:rsid w:val="00A26737"/>
    <w:rsid w:val="00A30508"/>
    <w:rsid w:val="00A309F8"/>
    <w:rsid w:val="00A319EE"/>
    <w:rsid w:val="00A31BFB"/>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5A15"/>
    <w:rsid w:val="00A66398"/>
    <w:rsid w:val="00A66F34"/>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8E9"/>
    <w:rsid w:val="00B00EFC"/>
    <w:rsid w:val="00B010E0"/>
    <w:rsid w:val="00B012AC"/>
    <w:rsid w:val="00B012C3"/>
    <w:rsid w:val="00B015EF"/>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4B97"/>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D56"/>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6F34"/>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5F5"/>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3B94"/>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2C3"/>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4BF"/>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2C89"/>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C7CBD"/>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1492"/>
    <w:rsid w:val="00CE1DE6"/>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1F78"/>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4F04"/>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7F1F"/>
    <w:rsid w:val="00D20230"/>
    <w:rsid w:val="00D2024A"/>
    <w:rsid w:val="00D21F35"/>
    <w:rsid w:val="00D2277E"/>
    <w:rsid w:val="00D22CB1"/>
    <w:rsid w:val="00D231E2"/>
    <w:rsid w:val="00D2371E"/>
    <w:rsid w:val="00D23F07"/>
    <w:rsid w:val="00D2418C"/>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590"/>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289"/>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A73"/>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694"/>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06E"/>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437"/>
    <w:rsid w:val="00E3166E"/>
    <w:rsid w:val="00E33764"/>
    <w:rsid w:val="00E34DEC"/>
    <w:rsid w:val="00E35AF9"/>
    <w:rsid w:val="00E36209"/>
    <w:rsid w:val="00E36294"/>
    <w:rsid w:val="00E364C9"/>
    <w:rsid w:val="00E377D4"/>
    <w:rsid w:val="00E40249"/>
    <w:rsid w:val="00E402CE"/>
    <w:rsid w:val="00E4069E"/>
    <w:rsid w:val="00E410D2"/>
    <w:rsid w:val="00E4133B"/>
    <w:rsid w:val="00E41F87"/>
    <w:rsid w:val="00E42A7A"/>
    <w:rsid w:val="00E42FC3"/>
    <w:rsid w:val="00E43CA8"/>
    <w:rsid w:val="00E45A39"/>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5081"/>
    <w:rsid w:val="00E66070"/>
    <w:rsid w:val="00E6746C"/>
    <w:rsid w:val="00E71768"/>
    <w:rsid w:val="00E71A7E"/>
    <w:rsid w:val="00E71ABF"/>
    <w:rsid w:val="00E71F84"/>
    <w:rsid w:val="00E72C9D"/>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205"/>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C93"/>
    <w:rsid w:val="00EF2EFB"/>
    <w:rsid w:val="00EF3146"/>
    <w:rsid w:val="00EF444B"/>
    <w:rsid w:val="00EF5F57"/>
    <w:rsid w:val="00EF6186"/>
    <w:rsid w:val="00EF71E7"/>
    <w:rsid w:val="00EF729E"/>
    <w:rsid w:val="00EF744F"/>
    <w:rsid w:val="00F01B52"/>
    <w:rsid w:val="00F01D8A"/>
    <w:rsid w:val="00F01FC9"/>
    <w:rsid w:val="00F0246A"/>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9FD"/>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49E"/>
    <w:rsid w:val="00F37917"/>
    <w:rsid w:val="00F37E4F"/>
    <w:rsid w:val="00F41047"/>
    <w:rsid w:val="00F41471"/>
    <w:rsid w:val="00F4170D"/>
    <w:rsid w:val="00F41B09"/>
    <w:rsid w:val="00F42F0C"/>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A64"/>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2ADA"/>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5E1B"/>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DF9"/>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0CFB"/>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ainardLab/VirtualWorldColorConstanc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openxmlformats.org/officeDocument/2006/relationships/hyperlink" Target="http://justingardner.net/doku.php/mgl/overview"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psychtoolbox.org"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3</Pages>
  <Words>19327</Words>
  <Characters>110165</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72</cp:revision>
  <cp:lastPrinted>2021-06-07T14:59:00Z</cp:lastPrinted>
  <dcterms:created xsi:type="dcterms:W3CDTF">2021-06-07T14:59:00Z</dcterms:created>
  <dcterms:modified xsi:type="dcterms:W3CDTF">2021-08-1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